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43A9" w:rsidRDefault="00D3703B" w:rsidP="00704817">
      <w:pPr>
        <w:spacing w:after="0" w:line="259" w:lineRule="auto"/>
        <w:ind w:left="-284" w:right="-287"/>
        <w:jc w:val="center"/>
      </w:pPr>
      <w:proofErr w:type="gramStart"/>
      <w:r>
        <w:rPr>
          <w:b/>
          <w:sz w:val="28"/>
        </w:rPr>
        <w:t xml:space="preserve">Pembuatan </w:t>
      </w:r>
      <w:r w:rsidR="00553A1D" w:rsidRPr="00183C5B">
        <w:rPr>
          <w:b/>
          <w:sz w:val="28"/>
        </w:rPr>
        <w:t xml:space="preserve"> Mesin</w:t>
      </w:r>
      <w:proofErr w:type="gramEnd"/>
      <w:r w:rsidR="00553A1D" w:rsidRPr="00183C5B">
        <w:rPr>
          <w:b/>
          <w:sz w:val="28"/>
        </w:rPr>
        <w:t xml:space="preserve"> Pneumatic Power Forging Hammer Untuk Meningkatkan Produktifitas Pandai Besi  Tradisional Di Aceh Barat</w:t>
      </w:r>
      <w:r w:rsidR="00C011DB">
        <w:rPr>
          <w:b/>
        </w:rPr>
        <w:t xml:space="preserve"> </w:t>
      </w:r>
    </w:p>
    <w:p w:rsidR="00704817" w:rsidRDefault="00704817" w:rsidP="00553A1D">
      <w:pPr>
        <w:spacing w:after="0" w:line="276" w:lineRule="auto"/>
        <w:jc w:val="center"/>
        <w:rPr>
          <w:b/>
        </w:rPr>
      </w:pPr>
    </w:p>
    <w:p w:rsidR="00553A1D" w:rsidRPr="00FA4100" w:rsidRDefault="008A7157" w:rsidP="00553A1D">
      <w:pPr>
        <w:spacing w:after="0" w:line="276" w:lineRule="auto"/>
        <w:jc w:val="center"/>
        <w:rPr>
          <w:b/>
          <w:vertAlign w:val="superscript"/>
          <w:lang w:val="id-ID"/>
        </w:rPr>
      </w:pPr>
      <w:r>
        <w:rPr>
          <w:b/>
        </w:rPr>
        <w:t>Herri Darsan</w:t>
      </w:r>
      <w:r>
        <w:rPr>
          <w:b/>
          <w:vertAlign w:val="superscript"/>
        </w:rPr>
        <w:t>1</w:t>
      </w:r>
      <w:proofErr w:type="gramStart"/>
      <w:r w:rsidR="00553A1D" w:rsidRPr="00F1583E">
        <w:rPr>
          <w:b/>
        </w:rPr>
        <w:t>,</w:t>
      </w:r>
      <w:r>
        <w:rPr>
          <w:b/>
        </w:rPr>
        <w:t xml:space="preserve"> </w:t>
      </w:r>
      <w:r w:rsidR="00553A1D" w:rsidRPr="00F1583E">
        <w:rPr>
          <w:b/>
        </w:rPr>
        <w:t xml:space="preserve"> Herdi</w:t>
      </w:r>
      <w:proofErr w:type="gramEnd"/>
      <w:r w:rsidR="00553A1D" w:rsidRPr="00F1583E">
        <w:rPr>
          <w:b/>
        </w:rPr>
        <w:t xml:space="preserve"> Susanto</w:t>
      </w:r>
      <w:r>
        <w:rPr>
          <w:b/>
          <w:vertAlign w:val="superscript"/>
        </w:rPr>
        <w:t>2</w:t>
      </w:r>
      <w:r w:rsidR="001876D4">
        <w:rPr>
          <w:b/>
        </w:rPr>
        <w:t xml:space="preserve"> ,  </w:t>
      </w:r>
      <w:r>
        <w:rPr>
          <w:b/>
        </w:rPr>
        <w:t>Murhaban</w:t>
      </w:r>
      <w:r>
        <w:rPr>
          <w:b/>
          <w:vertAlign w:val="superscript"/>
        </w:rPr>
        <w:t>3</w:t>
      </w:r>
      <w:r w:rsidR="00277E45">
        <w:rPr>
          <w:b/>
        </w:rPr>
        <w:t xml:space="preserve">, </w:t>
      </w:r>
      <w:r w:rsidR="0072011C">
        <w:rPr>
          <w:b/>
        </w:rPr>
        <w:t xml:space="preserve"> Rita </w:t>
      </w:r>
      <w:r w:rsidR="0072011C">
        <w:rPr>
          <w:b/>
          <w:lang w:val="id-ID"/>
        </w:rPr>
        <w:t>F</w:t>
      </w:r>
      <w:bookmarkStart w:id="0" w:name="_GoBack"/>
      <w:bookmarkEnd w:id="0"/>
      <w:r>
        <w:rPr>
          <w:b/>
        </w:rPr>
        <w:t>azlina</w:t>
      </w:r>
      <w:r>
        <w:rPr>
          <w:b/>
          <w:vertAlign w:val="superscript"/>
        </w:rPr>
        <w:t>4</w:t>
      </w:r>
      <w:r>
        <w:rPr>
          <w:b/>
        </w:rPr>
        <w:t xml:space="preserve">,  </w:t>
      </w:r>
      <w:r w:rsidR="001876D4">
        <w:rPr>
          <w:b/>
        </w:rPr>
        <w:t>Zammiq Syari</w:t>
      </w:r>
      <w:r>
        <w:rPr>
          <w:b/>
          <w:vertAlign w:val="superscript"/>
        </w:rPr>
        <w:t>5</w:t>
      </w:r>
      <w:r w:rsidR="00FA4100">
        <w:rPr>
          <w:b/>
          <w:vertAlign w:val="superscript"/>
          <w:lang w:val="id-ID"/>
        </w:rPr>
        <w:t xml:space="preserve">, </w:t>
      </w:r>
      <w:r w:rsidR="00FA4100">
        <w:rPr>
          <w:b/>
          <w:lang w:val="id-ID"/>
        </w:rPr>
        <w:t>Al Munawir</w:t>
      </w:r>
      <w:r w:rsidR="00FA4100">
        <w:rPr>
          <w:b/>
          <w:vertAlign w:val="superscript"/>
          <w:lang w:val="id-ID"/>
        </w:rPr>
        <w:t>6</w:t>
      </w:r>
      <w:r w:rsidR="00FA4100">
        <w:rPr>
          <w:b/>
          <w:lang w:val="id-ID"/>
        </w:rPr>
        <w:t>, Teuku Farizal</w:t>
      </w:r>
      <w:r w:rsidR="00FA4100">
        <w:rPr>
          <w:b/>
          <w:vertAlign w:val="superscript"/>
          <w:lang w:val="id-ID"/>
        </w:rPr>
        <w:t>7</w:t>
      </w:r>
    </w:p>
    <w:p w:rsidR="009C0EC8" w:rsidRDefault="008A7157" w:rsidP="00AB1D13">
      <w:pPr>
        <w:spacing w:after="0" w:line="276" w:lineRule="auto"/>
        <w:jc w:val="center"/>
      </w:pPr>
      <w:r>
        <w:rPr>
          <w:vertAlign w:val="superscript"/>
        </w:rPr>
        <w:t>1235</w:t>
      </w:r>
      <w:r w:rsidR="00FA4100">
        <w:rPr>
          <w:vertAlign w:val="superscript"/>
          <w:lang w:val="id-ID"/>
        </w:rPr>
        <w:t>6</w:t>
      </w:r>
      <w:r w:rsidR="00553A1D">
        <w:t xml:space="preserve">Jurusan Teknik Mesin, </w:t>
      </w:r>
      <w:r w:rsidR="00577E56">
        <w:t>Universitas Teuku Umar</w:t>
      </w:r>
    </w:p>
    <w:p w:rsidR="00577E56" w:rsidRDefault="00577E56" w:rsidP="00AB1D13">
      <w:pPr>
        <w:spacing w:after="0" w:line="276" w:lineRule="auto"/>
        <w:jc w:val="center"/>
      </w:pPr>
      <w:proofErr w:type="gramStart"/>
      <w:r>
        <w:t>Email :</w:t>
      </w:r>
      <w:proofErr w:type="gramEnd"/>
      <w:r>
        <w:t xml:space="preserve"> </w:t>
      </w:r>
      <w:hyperlink r:id="rId8" w:history="1">
        <w:r w:rsidR="007341EC" w:rsidRPr="00D21810">
          <w:rPr>
            <w:rStyle w:val="Hyperlink"/>
          </w:rPr>
          <w:t>herri.darsan@utu.ac.id</w:t>
        </w:r>
      </w:hyperlink>
    </w:p>
    <w:p w:rsidR="00D50727" w:rsidRDefault="009C0EC8" w:rsidP="00AB1D13">
      <w:pPr>
        <w:spacing w:after="0" w:line="276" w:lineRule="auto"/>
        <w:jc w:val="center"/>
      </w:pPr>
      <w:r>
        <w:t xml:space="preserve">  </w:t>
      </w:r>
      <w:proofErr w:type="gramStart"/>
      <w:r w:rsidR="00577E56">
        <w:t>Email :</w:t>
      </w:r>
      <w:proofErr w:type="gramEnd"/>
      <w:r w:rsidR="00577E56">
        <w:t xml:space="preserve"> </w:t>
      </w:r>
      <w:hyperlink r:id="rId9" w:history="1">
        <w:r w:rsidR="00577E56" w:rsidRPr="009C2047">
          <w:rPr>
            <w:rStyle w:val="Hyperlink"/>
          </w:rPr>
          <w:t>herdisusanto@utu.ac.id</w:t>
        </w:r>
      </w:hyperlink>
    </w:p>
    <w:p w:rsidR="00577E56" w:rsidRDefault="009C0EC8" w:rsidP="00AB1D13">
      <w:pPr>
        <w:tabs>
          <w:tab w:val="left" w:pos="8364"/>
        </w:tabs>
        <w:spacing w:after="0" w:line="276" w:lineRule="auto"/>
        <w:ind w:left="-284"/>
        <w:jc w:val="center"/>
        <w:rPr>
          <w:rStyle w:val="Hyperlink"/>
        </w:rPr>
      </w:pPr>
      <w:r>
        <w:t xml:space="preserve">  </w:t>
      </w:r>
      <w:proofErr w:type="gramStart"/>
      <w:r w:rsidR="00577E56">
        <w:t xml:space="preserve">Email </w:t>
      </w:r>
      <w:r w:rsidR="00577E56" w:rsidRPr="00D50727">
        <w:rPr>
          <w:rStyle w:val="Hyperlink"/>
        </w:rPr>
        <w:t>:</w:t>
      </w:r>
      <w:proofErr w:type="gramEnd"/>
      <w:r w:rsidR="00577E56" w:rsidRPr="00D50727">
        <w:rPr>
          <w:rStyle w:val="Hyperlink"/>
        </w:rPr>
        <w:t xml:space="preserve"> </w:t>
      </w:r>
      <w:hyperlink r:id="rId10" w:history="1">
        <w:r w:rsidR="00EC3C0F" w:rsidRPr="00334EB2">
          <w:rPr>
            <w:rStyle w:val="Hyperlink"/>
          </w:rPr>
          <w:t>murhaban@utu.ac.id</w:t>
        </w:r>
      </w:hyperlink>
    </w:p>
    <w:p w:rsidR="00EC3C0F" w:rsidRDefault="00EC3C0F" w:rsidP="00AB1D13">
      <w:pPr>
        <w:tabs>
          <w:tab w:val="left" w:pos="8364"/>
        </w:tabs>
        <w:spacing w:after="0" w:line="276" w:lineRule="auto"/>
        <w:ind w:left="-284"/>
        <w:jc w:val="center"/>
        <w:rPr>
          <w:rStyle w:val="Hyperlink"/>
          <w:lang w:val="id-ID"/>
        </w:rPr>
      </w:pPr>
      <w:r>
        <w:t xml:space="preserve">       </w:t>
      </w:r>
      <w:proofErr w:type="gramStart"/>
      <w:r>
        <w:t>Email :</w:t>
      </w:r>
      <w:proofErr w:type="gramEnd"/>
      <w:r>
        <w:t xml:space="preserve"> </w:t>
      </w:r>
      <w:hyperlink r:id="rId11" w:history="1">
        <w:r w:rsidRPr="009C2047">
          <w:rPr>
            <w:rStyle w:val="Hyperlink"/>
          </w:rPr>
          <w:t>zammiq177@gmail.com</w:t>
        </w:r>
      </w:hyperlink>
    </w:p>
    <w:p w:rsidR="00FA4100" w:rsidRPr="00FA4100" w:rsidRDefault="00FA4100" w:rsidP="00FA4100">
      <w:pPr>
        <w:tabs>
          <w:tab w:val="left" w:pos="8364"/>
        </w:tabs>
        <w:spacing w:after="0" w:line="276" w:lineRule="auto"/>
        <w:ind w:left="-284"/>
        <w:jc w:val="center"/>
        <w:rPr>
          <w:rStyle w:val="Hyperlink"/>
          <w:color w:val="000000"/>
          <w:u w:val="none"/>
          <w:lang w:val="id-ID"/>
        </w:rPr>
      </w:pPr>
      <w:proofErr w:type="gramStart"/>
      <w:r>
        <w:t>Email :</w:t>
      </w:r>
      <w:proofErr w:type="gramEnd"/>
      <w:r>
        <w:t xml:space="preserve"> </w:t>
      </w:r>
      <w:hyperlink r:id="rId12" w:history="1">
        <w:r w:rsidRPr="004B5269">
          <w:rPr>
            <w:rStyle w:val="Hyperlink"/>
            <w:lang w:val="id-ID"/>
          </w:rPr>
          <w:t>almunawir@utu.ac.id</w:t>
        </w:r>
      </w:hyperlink>
      <w:r>
        <w:rPr>
          <w:lang w:val="id-ID"/>
        </w:rPr>
        <w:t xml:space="preserve"> </w:t>
      </w:r>
    </w:p>
    <w:p w:rsidR="00EC3C0F" w:rsidRDefault="00EC3C0F" w:rsidP="00EC3C0F">
      <w:pPr>
        <w:spacing w:after="0" w:line="276" w:lineRule="auto"/>
        <w:jc w:val="center"/>
      </w:pPr>
      <w:r>
        <w:rPr>
          <w:vertAlign w:val="superscript"/>
        </w:rPr>
        <w:t>4</w:t>
      </w:r>
      <w:r w:rsidR="00FA4100">
        <w:rPr>
          <w:vertAlign w:val="superscript"/>
          <w:lang w:val="id-ID"/>
        </w:rPr>
        <w:t>7</w:t>
      </w:r>
      <w:r>
        <w:rPr>
          <w:vertAlign w:val="superscript"/>
        </w:rPr>
        <w:t xml:space="preserve"> </w:t>
      </w:r>
      <w:r>
        <w:t>Jurusan Teknik Sipil, Universitas Teuku Umar</w:t>
      </w:r>
    </w:p>
    <w:p w:rsidR="008943A9" w:rsidRDefault="00EC3C0F" w:rsidP="0059484F">
      <w:pPr>
        <w:tabs>
          <w:tab w:val="left" w:pos="8364"/>
        </w:tabs>
        <w:spacing w:after="0" w:line="276" w:lineRule="auto"/>
        <w:ind w:left="-284"/>
        <w:jc w:val="center"/>
        <w:rPr>
          <w:color w:val="0000FF"/>
          <w:sz w:val="21"/>
          <w:lang w:val="id-ID"/>
        </w:rPr>
      </w:pPr>
      <w:proofErr w:type="gramStart"/>
      <w:r>
        <w:t xml:space="preserve">Email </w:t>
      </w:r>
      <w:r w:rsidRPr="00D50727">
        <w:rPr>
          <w:rStyle w:val="Hyperlink"/>
        </w:rPr>
        <w:t>:</w:t>
      </w:r>
      <w:proofErr w:type="gramEnd"/>
      <w:r w:rsidRPr="00D50727">
        <w:rPr>
          <w:rStyle w:val="Hyperlink"/>
        </w:rPr>
        <w:t xml:space="preserve"> </w:t>
      </w:r>
      <w:hyperlink r:id="rId13" w:history="1">
        <w:r w:rsidRPr="00334EB2">
          <w:rPr>
            <w:rStyle w:val="Hyperlink"/>
          </w:rPr>
          <w:t>ritafazlina@utu.ac.id</w:t>
        </w:r>
      </w:hyperlink>
      <w:r w:rsidR="00C011DB">
        <w:rPr>
          <w:color w:val="0000FF"/>
          <w:sz w:val="21"/>
        </w:rPr>
        <w:t xml:space="preserve"> </w:t>
      </w:r>
    </w:p>
    <w:p w:rsidR="00FA4100" w:rsidRPr="00FA4100" w:rsidRDefault="00FA4100" w:rsidP="0059484F">
      <w:pPr>
        <w:tabs>
          <w:tab w:val="left" w:pos="8364"/>
        </w:tabs>
        <w:spacing w:after="0" w:line="276" w:lineRule="auto"/>
        <w:ind w:left="-284"/>
        <w:jc w:val="center"/>
        <w:rPr>
          <w:color w:val="0000FF"/>
          <w:sz w:val="21"/>
          <w:lang w:val="id-ID"/>
        </w:rPr>
      </w:pPr>
      <w:proofErr w:type="gramStart"/>
      <w:r>
        <w:t>Email :</w:t>
      </w:r>
      <w:proofErr w:type="gramEnd"/>
      <w:r>
        <w:t xml:space="preserve"> </w:t>
      </w:r>
      <w:hyperlink r:id="rId14" w:history="1">
        <w:r w:rsidR="00BD4B13" w:rsidRPr="004B5269">
          <w:rPr>
            <w:rStyle w:val="Hyperlink"/>
            <w:lang w:val="id-ID"/>
          </w:rPr>
          <w:t>teukufarizal@utu.ac.id</w:t>
        </w:r>
      </w:hyperlink>
      <w:r>
        <w:rPr>
          <w:lang w:val="id-ID"/>
        </w:rPr>
        <w:t xml:space="preserve"> </w:t>
      </w:r>
    </w:p>
    <w:p w:rsidR="00816156" w:rsidRPr="0059484F" w:rsidRDefault="00816156" w:rsidP="0059484F">
      <w:pPr>
        <w:tabs>
          <w:tab w:val="left" w:pos="8364"/>
        </w:tabs>
        <w:spacing w:after="0" w:line="276" w:lineRule="auto"/>
        <w:ind w:left="-284"/>
        <w:jc w:val="center"/>
        <w:rPr>
          <w:color w:val="0563C1" w:themeColor="hyperlink"/>
          <w:u w:val="single"/>
        </w:rPr>
      </w:pPr>
    </w:p>
    <w:p w:rsidR="008943A9" w:rsidRDefault="0059484F" w:rsidP="0059484F">
      <w:pPr>
        <w:tabs>
          <w:tab w:val="center" w:pos="1693"/>
          <w:tab w:val="center" w:pos="4257"/>
          <w:tab w:val="center" w:pos="6785"/>
        </w:tabs>
        <w:spacing w:after="0" w:line="259" w:lineRule="auto"/>
        <w:ind w:left="0" w:right="0" w:firstLine="0"/>
        <w:jc w:val="left"/>
      </w:pPr>
      <w:r>
        <w:rPr>
          <w:rFonts w:ascii="Calibri" w:eastAsia="Calibri" w:hAnsi="Calibri" w:cs="Calibri"/>
          <w:noProof/>
          <w:sz w:val="22"/>
          <w:lang w:val="id-ID" w:eastAsia="id-ID"/>
        </w:rPr>
        <mc:AlternateContent>
          <mc:Choice Requires="wpg">
            <w:drawing>
              <wp:anchor distT="0" distB="0" distL="114300" distR="114300" simplePos="0" relativeHeight="251658240" behindDoc="0" locked="0" layoutInCell="1" allowOverlap="1" wp14:anchorId="6A848B07" wp14:editId="79D668C0">
                <wp:simplePos x="0" y="0"/>
                <wp:positionH relativeFrom="column">
                  <wp:posOffset>-35867</wp:posOffset>
                </wp:positionH>
                <wp:positionV relativeFrom="paragraph">
                  <wp:posOffset>157306</wp:posOffset>
                </wp:positionV>
                <wp:extent cx="5343525" cy="15875"/>
                <wp:effectExtent l="0" t="0" r="28575" b="3175"/>
                <wp:wrapNone/>
                <wp:docPr id="14042" name="Group 14042"/>
                <wp:cNvGraphicFramePr/>
                <a:graphic xmlns:a="http://schemas.openxmlformats.org/drawingml/2006/main">
                  <a:graphicData uri="http://schemas.microsoft.com/office/word/2010/wordprocessingGroup">
                    <wpg:wgp>
                      <wpg:cNvGrpSpPr/>
                      <wpg:grpSpPr>
                        <a:xfrm>
                          <a:off x="0" y="0"/>
                          <a:ext cx="5343525" cy="15875"/>
                          <a:chOff x="0" y="0"/>
                          <a:chExt cx="5343525" cy="15875"/>
                        </a:xfrm>
                      </wpg:grpSpPr>
                      <wps:wsp>
                        <wps:cNvPr id="261" name="Shape 261"/>
                        <wps:cNvSpPr/>
                        <wps:spPr>
                          <a:xfrm>
                            <a:off x="0" y="0"/>
                            <a:ext cx="5343525" cy="0"/>
                          </a:xfrm>
                          <a:custGeom>
                            <a:avLst/>
                            <a:gdLst/>
                            <a:ahLst/>
                            <a:cxnLst/>
                            <a:rect l="0" t="0" r="0" b="0"/>
                            <a:pathLst>
                              <a:path w="5343525">
                                <a:moveTo>
                                  <a:pt x="0" y="0"/>
                                </a:moveTo>
                                <a:lnTo>
                                  <a:pt x="5343525" y="0"/>
                                </a:lnTo>
                              </a:path>
                            </a:pathLst>
                          </a:custGeom>
                          <a:ln w="15875"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w15="http://schemas.microsoft.com/office/word/2012/wordml">
            <w:pict>
              <v:group w14:anchorId="577FAC45" id="Group 14042" o:spid="_x0000_s1026" style="position:absolute;margin-left:-2.8pt;margin-top:12.4pt;width:420.75pt;height:1.25pt;z-index:251658240" coordsize="53435,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">
                <v:shape id="Shape 261" o:spid="_x0000_s1027" style="position:absolute;width:53435;height:0;visibility:visible;mso-wrap-style:square;v-text-anchor:top" coordsize="53435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npwcQA&#10;AADcAAAADwAAAGRycy9kb3ducmV2LnhtbESPQYvCMBSE78L+h/CEvWmqLEWqUURY8bKwW4vU26N5&#10;tsXmpTSx1n+/EQSPw8x8w6w2g2lET52rLSuYTSMQxIXVNZcKsuP3ZAHCeWSNjWVS8CAHm/XHaIWJ&#10;tnf+oz71pQgQdgkqqLxvEyldUZFBN7UtcfAutjPog+xKqTu8B7hp5DyKYmmw5rBQYUu7ioprejMK&#10;Dvmx9GmeDb9fj6KP9+dTxj9Gqc/xsF2C8DT4d/jVPmgF83gGzzPh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J6cHEAAAA3AAAAA8AAAAAAAAAAAAAAAAAmAIAAGRycy9k&#10;b3ducmV2LnhtbFBLBQYAAAAABAAEAPUAAACJAwAAAAA=&#10;" path="m,l5343525,e" filled="f" strokeweight="1.25pt">
                  <v:path arrowok="t" textboxrect="0,0,5343525,0"/>
                </v:shape>
              </v:group>
            </w:pict>
          </mc:Fallback>
        </mc:AlternateContent>
      </w:r>
      <w:r w:rsidR="00C011DB">
        <w:rPr>
          <w:rFonts w:ascii="Calibri" w:eastAsia="Calibri" w:hAnsi="Calibri" w:cs="Calibri"/>
          <w:sz w:val="22"/>
        </w:rPr>
        <w:tab/>
      </w:r>
      <w:r w:rsidR="00C011DB">
        <w:rPr>
          <w:b/>
          <w:sz w:val="20"/>
        </w:rPr>
        <w:t>Submitted:</w:t>
      </w:r>
      <w:r w:rsidR="007341EC">
        <w:rPr>
          <w:sz w:val="20"/>
        </w:rPr>
        <w:t xml:space="preserve"> 28-10</w:t>
      </w:r>
      <w:r w:rsidR="00D50727">
        <w:rPr>
          <w:sz w:val="20"/>
        </w:rPr>
        <w:t>-2021</w:t>
      </w:r>
      <w:r w:rsidR="00C011DB">
        <w:rPr>
          <w:sz w:val="20"/>
        </w:rPr>
        <w:t xml:space="preserve"> </w:t>
      </w:r>
      <w:r w:rsidR="00C011DB">
        <w:rPr>
          <w:sz w:val="20"/>
        </w:rPr>
        <w:tab/>
        <w:t xml:space="preserve"> </w:t>
      </w:r>
      <w:r w:rsidR="00C011DB">
        <w:rPr>
          <w:b/>
          <w:sz w:val="20"/>
        </w:rPr>
        <w:t>Revised:</w:t>
      </w:r>
      <w:r w:rsidR="007341EC">
        <w:rPr>
          <w:sz w:val="20"/>
        </w:rPr>
        <w:t xml:space="preserve"> </w:t>
      </w:r>
      <w:r w:rsidR="00C011DB">
        <w:rPr>
          <w:sz w:val="20"/>
        </w:rPr>
        <w:tab/>
        <w:t xml:space="preserve"> </w:t>
      </w:r>
      <w:r w:rsidR="00C011DB">
        <w:rPr>
          <w:b/>
          <w:sz w:val="20"/>
        </w:rPr>
        <w:t>Accepted:</w:t>
      </w:r>
      <w:r w:rsidR="00C011DB">
        <w:rPr>
          <w:sz w:val="20"/>
        </w:rPr>
        <w:t xml:space="preserve"> </w:t>
      </w:r>
    </w:p>
    <w:p w:rsidR="00816156" w:rsidRDefault="00816156">
      <w:pPr>
        <w:spacing w:after="0" w:line="259" w:lineRule="auto"/>
        <w:ind w:left="0" w:right="5" w:firstLine="0"/>
        <w:jc w:val="center"/>
        <w:rPr>
          <w:b/>
          <w:i/>
          <w:sz w:val="20"/>
        </w:rPr>
      </w:pPr>
    </w:p>
    <w:p w:rsidR="008943A9" w:rsidRDefault="00C011DB">
      <w:pPr>
        <w:spacing w:after="0" w:line="259" w:lineRule="auto"/>
        <w:ind w:left="0" w:right="5" w:firstLine="0"/>
        <w:jc w:val="center"/>
      </w:pPr>
      <w:r>
        <w:rPr>
          <w:b/>
          <w:i/>
          <w:sz w:val="20"/>
        </w:rPr>
        <w:t xml:space="preserve">Abstract  </w:t>
      </w:r>
    </w:p>
    <w:p w:rsidR="006420A5" w:rsidRPr="006420A5" w:rsidRDefault="006420A5" w:rsidP="006420A5">
      <w:pPr>
        <w:spacing w:line="240" w:lineRule="auto"/>
        <w:ind w:left="0" w:right="0" w:firstLine="0"/>
        <w:rPr>
          <w:i/>
          <w:sz w:val="20"/>
        </w:rPr>
      </w:pPr>
      <w:r w:rsidRPr="006420A5">
        <w:rPr>
          <w:i/>
          <w:sz w:val="20"/>
        </w:rPr>
        <w:t xml:space="preserve">Forging is a metal processing process by changing its shape in a hot state with a punch system. Some of the forging products produced by the blacksmith industry such as machetes, knives, hoes, dodos, household, agricultural, and equipment for agricultural and plantation products. But now the existence of the blacksmith industry has begun to fade because of the proliferation of manufactured products. The traditional blacksmith business that was pioneered in the village of Blang Berdang, Johan Pahlawan District, West Aceh Regency, Pande Besi UDM Service. </w:t>
      </w:r>
      <w:proofErr w:type="gramStart"/>
      <w:r w:rsidRPr="006420A5">
        <w:rPr>
          <w:i/>
          <w:sz w:val="20"/>
        </w:rPr>
        <w:t>Regency.</w:t>
      </w:r>
      <w:proofErr w:type="gramEnd"/>
      <w:r w:rsidRPr="006420A5">
        <w:rPr>
          <w:i/>
          <w:sz w:val="20"/>
        </w:rPr>
        <w:t xml:space="preserve"> </w:t>
      </w:r>
      <w:proofErr w:type="gramStart"/>
      <w:r w:rsidRPr="006420A5">
        <w:rPr>
          <w:i/>
          <w:sz w:val="20"/>
        </w:rPr>
        <w:t>West Aceh.</w:t>
      </w:r>
      <w:proofErr w:type="gramEnd"/>
      <w:r w:rsidRPr="006420A5">
        <w:rPr>
          <w:i/>
          <w:sz w:val="20"/>
        </w:rPr>
        <w:t xml:space="preserve"> </w:t>
      </w:r>
      <w:proofErr w:type="gramStart"/>
      <w:r w:rsidRPr="006420A5">
        <w:rPr>
          <w:i/>
          <w:sz w:val="20"/>
        </w:rPr>
        <w:t>which</w:t>
      </w:r>
      <w:proofErr w:type="gramEnd"/>
      <w:r w:rsidRPr="006420A5">
        <w:rPr>
          <w:i/>
          <w:sz w:val="20"/>
        </w:rPr>
        <w:t xml:space="preserve"> has been passed on to the third generation which is managed from generation to generation to get the iron processing skills obtained from his parents. </w:t>
      </w:r>
      <w:proofErr w:type="gramStart"/>
      <w:r w:rsidRPr="006420A5">
        <w:rPr>
          <w:i/>
          <w:sz w:val="20"/>
        </w:rPr>
        <w:t>the</w:t>
      </w:r>
      <w:proofErr w:type="gramEnd"/>
      <w:r w:rsidRPr="006420A5">
        <w:rPr>
          <w:i/>
          <w:sz w:val="20"/>
        </w:rPr>
        <w:t xml:space="preserve"> use of this tool to facilitate the community in the productivity of blacksmiths technologically in West Aceh. The results of iron forging can increase marketing and promotion for their work so that the product can be accepted by traditional and modern markets. From the description above, it is necessary to manufacture a Pneumatic Power Forging Hammer Machine to Increase the Productivity of Traditional Blacksmiths in West Aceh and assistance in Product Promotion so that their products can be sold throughout Indonesia.</w:t>
      </w:r>
    </w:p>
    <w:p w:rsidR="008943A9" w:rsidRDefault="006420A5" w:rsidP="006420A5">
      <w:pPr>
        <w:spacing w:line="240" w:lineRule="auto"/>
        <w:ind w:left="0" w:right="0" w:firstLine="0"/>
      </w:pPr>
      <w:r w:rsidRPr="006420A5">
        <w:rPr>
          <w:i/>
          <w:sz w:val="20"/>
        </w:rPr>
        <w:t>Keywords: Forging iron, Pneumatic, Blacksmith Product Marketing</w:t>
      </w:r>
    </w:p>
    <w:p w:rsidR="00704817" w:rsidRDefault="00704817">
      <w:pPr>
        <w:spacing w:after="15" w:line="259" w:lineRule="auto"/>
        <w:ind w:left="0" w:right="9" w:firstLine="0"/>
        <w:jc w:val="center"/>
        <w:rPr>
          <w:b/>
          <w:sz w:val="20"/>
        </w:rPr>
      </w:pPr>
    </w:p>
    <w:p w:rsidR="008943A9" w:rsidRDefault="00C011DB">
      <w:pPr>
        <w:spacing w:after="15" w:line="259" w:lineRule="auto"/>
        <w:ind w:left="0" w:right="9" w:firstLine="0"/>
        <w:jc w:val="center"/>
      </w:pPr>
      <w:r>
        <w:rPr>
          <w:b/>
          <w:sz w:val="20"/>
        </w:rPr>
        <w:t xml:space="preserve">Abstrak  </w:t>
      </w:r>
    </w:p>
    <w:p w:rsidR="004D7F42" w:rsidRPr="004E1796" w:rsidRDefault="00645C2A" w:rsidP="004D7F42">
      <w:pPr>
        <w:spacing w:after="0" w:line="259" w:lineRule="auto"/>
        <w:ind w:left="0" w:right="0" w:firstLine="0"/>
        <w:rPr>
          <w:i/>
          <w:sz w:val="20"/>
        </w:rPr>
      </w:pPr>
      <w:r w:rsidRPr="0059484F">
        <w:rPr>
          <w:sz w:val="20"/>
        </w:rPr>
        <w:t xml:space="preserve">Tempa merupakan proses pengolahan logam dengan perubahan bentuk dalam keadaan panas dengan sistem pukulan. </w:t>
      </w:r>
      <w:proofErr w:type="gramStart"/>
      <w:r w:rsidRPr="0059484F">
        <w:rPr>
          <w:sz w:val="20"/>
        </w:rPr>
        <w:t>Beberapa produk tempa yang dihasilkan oleh industri pandai besi seperti parang, pisau, cangkul, dodos, alat-alat kebutuhan rumah tangga, pertanian, maupun peralatan untuk hasil pertanian dan perkebunan.</w:t>
      </w:r>
      <w:proofErr w:type="gramEnd"/>
      <w:r w:rsidRPr="0059484F">
        <w:rPr>
          <w:sz w:val="20"/>
        </w:rPr>
        <w:t xml:space="preserve"> </w:t>
      </w:r>
      <w:proofErr w:type="gramStart"/>
      <w:r w:rsidRPr="0059484F">
        <w:rPr>
          <w:sz w:val="20"/>
        </w:rPr>
        <w:t>Namun  saat</w:t>
      </w:r>
      <w:proofErr w:type="gramEnd"/>
      <w:r w:rsidRPr="0059484F">
        <w:rPr>
          <w:sz w:val="20"/>
        </w:rPr>
        <w:t xml:space="preserve"> ini keberadaan industri pandai besi sudah mulai memudar karna maraknya produk pabrikan. </w:t>
      </w:r>
      <w:proofErr w:type="gramStart"/>
      <w:r w:rsidRPr="0059484F">
        <w:rPr>
          <w:sz w:val="20"/>
        </w:rPr>
        <w:t>Usaha pandai Besi Tradisional yang dirintis di gampong blang b</w:t>
      </w:r>
      <w:r w:rsidR="003019C2">
        <w:rPr>
          <w:sz w:val="20"/>
        </w:rPr>
        <w:t>e</w:t>
      </w:r>
      <w:r w:rsidRPr="0059484F">
        <w:rPr>
          <w:sz w:val="20"/>
        </w:rPr>
        <w:t xml:space="preserve">randang </w:t>
      </w:r>
      <w:r w:rsidR="003019C2" w:rsidRPr="0059484F">
        <w:rPr>
          <w:sz w:val="20"/>
        </w:rPr>
        <w:t>Kec</w:t>
      </w:r>
      <w:r w:rsidR="003019C2">
        <w:rPr>
          <w:sz w:val="20"/>
        </w:rPr>
        <w:t xml:space="preserve">amatan </w:t>
      </w:r>
      <w:r w:rsidRPr="0059484F">
        <w:rPr>
          <w:sz w:val="20"/>
        </w:rPr>
        <w:t>Johan pahlawan Kabupaten Aceh Barat Pande Besi UDM Service.</w:t>
      </w:r>
      <w:proofErr w:type="gramEnd"/>
      <w:r w:rsidRPr="0059484F">
        <w:rPr>
          <w:sz w:val="20"/>
        </w:rPr>
        <w:t xml:space="preserve"> </w:t>
      </w:r>
      <w:proofErr w:type="gramStart"/>
      <w:r w:rsidRPr="0059484F">
        <w:rPr>
          <w:sz w:val="20"/>
        </w:rPr>
        <w:t>Kab.</w:t>
      </w:r>
      <w:proofErr w:type="gramEnd"/>
      <w:r w:rsidRPr="0059484F">
        <w:rPr>
          <w:sz w:val="20"/>
        </w:rPr>
        <w:t xml:space="preserve"> Aceh Barat. </w:t>
      </w:r>
      <w:proofErr w:type="gramStart"/>
      <w:r w:rsidRPr="0059484F">
        <w:rPr>
          <w:sz w:val="20"/>
        </w:rPr>
        <w:t>yang</w:t>
      </w:r>
      <w:proofErr w:type="gramEnd"/>
      <w:r w:rsidRPr="0059484F">
        <w:rPr>
          <w:sz w:val="20"/>
        </w:rPr>
        <w:t xml:space="preserve"> sudah berlangsung ke generasi ketiga yang dikelola secara turun menurun</w:t>
      </w:r>
      <w:r w:rsidR="00997A98">
        <w:rPr>
          <w:sz w:val="20"/>
        </w:rPr>
        <w:t xml:space="preserve"> </w:t>
      </w:r>
      <w:r w:rsidR="004D7F42" w:rsidRPr="004D7F42">
        <w:rPr>
          <w:sz w:val="20"/>
        </w:rPr>
        <w:t xml:space="preserve"> mendapatkan skil mengolah besi </w:t>
      </w:r>
      <w:r w:rsidR="00997A98">
        <w:rPr>
          <w:sz w:val="20"/>
        </w:rPr>
        <w:t xml:space="preserve">yang </w:t>
      </w:r>
      <w:r w:rsidR="004D7F42" w:rsidRPr="004D7F42">
        <w:rPr>
          <w:sz w:val="20"/>
        </w:rPr>
        <w:t>d</w:t>
      </w:r>
      <w:r w:rsidR="004D7F42">
        <w:rPr>
          <w:sz w:val="20"/>
        </w:rPr>
        <w:t>i peroleh dari orang tua beliau</w:t>
      </w:r>
      <w:r w:rsidRPr="0059484F">
        <w:rPr>
          <w:sz w:val="20"/>
        </w:rPr>
        <w:t>.</w:t>
      </w:r>
      <w:r w:rsidR="004D7F42">
        <w:rPr>
          <w:sz w:val="20"/>
        </w:rPr>
        <w:t xml:space="preserve"> </w:t>
      </w:r>
      <w:proofErr w:type="gramStart"/>
      <w:r w:rsidRPr="0059484F">
        <w:rPr>
          <w:sz w:val="20"/>
        </w:rPr>
        <w:t>kegunaan</w:t>
      </w:r>
      <w:proofErr w:type="gramEnd"/>
      <w:r w:rsidRPr="0059484F">
        <w:rPr>
          <w:sz w:val="20"/>
        </w:rPr>
        <w:t xml:space="preserve"> alat ini </w:t>
      </w:r>
      <w:r w:rsidR="004D7F42" w:rsidRPr="0059484F">
        <w:rPr>
          <w:sz w:val="20"/>
        </w:rPr>
        <w:t>untuk</w:t>
      </w:r>
      <w:r w:rsidRPr="0059484F">
        <w:rPr>
          <w:sz w:val="20"/>
        </w:rPr>
        <w:t xml:space="preserve"> memudahkan masyarakat dalam produktifitas pandai besi secara teknologi Di Aceh Barat. </w:t>
      </w:r>
      <w:r w:rsidR="00997A98" w:rsidRPr="00997A98">
        <w:rPr>
          <w:sz w:val="20"/>
        </w:rPr>
        <w:t xml:space="preserve">Hasil </w:t>
      </w:r>
      <w:r w:rsidR="00997A98">
        <w:rPr>
          <w:sz w:val="20"/>
        </w:rPr>
        <w:t xml:space="preserve">penempaan besi </w:t>
      </w:r>
      <w:proofErr w:type="gramStart"/>
      <w:r w:rsidR="00997A98">
        <w:rPr>
          <w:sz w:val="20"/>
        </w:rPr>
        <w:t xml:space="preserve">dapat </w:t>
      </w:r>
      <w:r w:rsidR="00997A98" w:rsidRPr="00997A98">
        <w:rPr>
          <w:sz w:val="20"/>
        </w:rPr>
        <w:t xml:space="preserve"> peningkatan</w:t>
      </w:r>
      <w:proofErr w:type="gramEnd"/>
      <w:r w:rsidR="00997A98" w:rsidRPr="00997A98">
        <w:rPr>
          <w:sz w:val="20"/>
        </w:rPr>
        <w:t xml:space="preserve"> pemasaran dan Promosi untuk hasil karya mereka agar produk dapat di terima oleh pasar tradional dan modern</w:t>
      </w:r>
      <w:r w:rsidR="00816156">
        <w:rPr>
          <w:sz w:val="20"/>
        </w:rPr>
        <w:t>.</w:t>
      </w:r>
      <w:r w:rsidR="003019C2" w:rsidRPr="003019C2">
        <w:t xml:space="preserve"> </w:t>
      </w:r>
      <w:r w:rsidR="003019C2" w:rsidRPr="003019C2">
        <w:rPr>
          <w:sz w:val="20"/>
        </w:rPr>
        <w:t xml:space="preserve">Dari uraian diatas perlu adanya </w:t>
      </w:r>
      <w:proofErr w:type="gramStart"/>
      <w:r w:rsidR="003019C2" w:rsidRPr="003019C2">
        <w:rPr>
          <w:sz w:val="20"/>
        </w:rPr>
        <w:t>pembuatan  Mesin</w:t>
      </w:r>
      <w:proofErr w:type="gramEnd"/>
      <w:r w:rsidR="003019C2" w:rsidRPr="003019C2">
        <w:rPr>
          <w:sz w:val="20"/>
        </w:rPr>
        <w:t xml:space="preserve"> </w:t>
      </w:r>
      <w:r w:rsidR="003019C2" w:rsidRPr="003019C2">
        <w:rPr>
          <w:i/>
          <w:sz w:val="20"/>
        </w:rPr>
        <w:t>Pneumatic Power Forging Hammer</w:t>
      </w:r>
      <w:r w:rsidR="003019C2" w:rsidRPr="003019C2">
        <w:rPr>
          <w:sz w:val="20"/>
        </w:rPr>
        <w:t xml:space="preserve"> </w:t>
      </w:r>
      <w:r w:rsidR="003019C2" w:rsidRPr="003019C2">
        <w:rPr>
          <w:sz w:val="20"/>
        </w:rPr>
        <w:lastRenderedPageBreak/>
        <w:t>Untuk Meningkatkan Produktifitas Pandai Besi  Tadisional Di Aceh Barat dan pendampingan Promosi Produk Agar produk mereka bisa terjual ke seluruh Indonesia.</w:t>
      </w:r>
    </w:p>
    <w:p w:rsidR="00D26527" w:rsidRDefault="00D26527" w:rsidP="00645C2A">
      <w:pPr>
        <w:spacing w:after="27" w:line="259" w:lineRule="auto"/>
        <w:ind w:left="0" w:right="0" w:firstLine="0"/>
        <w:rPr>
          <w:b/>
          <w:sz w:val="20"/>
        </w:rPr>
      </w:pPr>
    </w:p>
    <w:p w:rsidR="008943A9" w:rsidRDefault="00645C2A" w:rsidP="003019C2">
      <w:pPr>
        <w:spacing w:after="27" w:line="259" w:lineRule="auto"/>
        <w:ind w:left="0" w:right="0" w:firstLine="0"/>
        <w:sectPr w:rsidR="008943A9" w:rsidSect="004E1796">
          <w:headerReference w:type="even" r:id="rId15"/>
          <w:headerReference w:type="default" r:id="rId16"/>
          <w:footerReference w:type="even" r:id="rId17"/>
          <w:footerReference w:type="default" r:id="rId18"/>
          <w:headerReference w:type="first" r:id="rId19"/>
          <w:footerReference w:type="first" r:id="rId20"/>
          <w:pgSz w:w="11904" w:h="16838"/>
          <w:pgMar w:top="1701" w:right="1701" w:bottom="1985" w:left="1701" w:header="573" w:footer="703" w:gutter="0"/>
          <w:cols w:space="720"/>
        </w:sectPr>
      </w:pPr>
      <w:r w:rsidRPr="00645C2A">
        <w:rPr>
          <w:b/>
          <w:sz w:val="20"/>
        </w:rPr>
        <w:t xml:space="preserve">Kata </w:t>
      </w:r>
      <w:proofErr w:type="gramStart"/>
      <w:r w:rsidRPr="00645C2A">
        <w:rPr>
          <w:b/>
          <w:sz w:val="20"/>
        </w:rPr>
        <w:t>kunci :</w:t>
      </w:r>
      <w:proofErr w:type="gramEnd"/>
      <w:r w:rsidRPr="00645C2A">
        <w:rPr>
          <w:b/>
          <w:sz w:val="20"/>
        </w:rPr>
        <w:t xml:space="preserve"> Penempaan be</w:t>
      </w:r>
      <w:r w:rsidR="00704817">
        <w:rPr>
          <w:b/>
          <w:sz w:val="20"/>
        </w:rPr>
        <w:t xml:space="preserve">si, </w:t>
      </w:r>
      <w:r w:rsidR="00816156">
        <w:rPr>
          <w:b/>
          <w:sz w:val="20"/>
        </w:rPr>
        <w:t xml:space="preserve"> </w:t>
      </w:r>
      <w:r w:rsidR="00704817">
        <w:rPr>
          <w:b/>
          <w:sz w:val="20"/>
        </w:rPr>
        <w:t xml:space="preserve">Pneumatic, </w:t>
      </w:r>
      <w:r w:rsidR="00816156">
        <w:rPr>
          <w:b/>
          <w:sz w:val="20"/>
        </w:rPr>
        <w:t>Pemasaran Produk Pandai Besi</w:t>
      </w:r>
    </w:p>
    <w:p w:rsidR="008943A9" w:rsidRPr="004D7F42" w:rsidRDefault="00C011DB">
      <w:pPr>
        <w:pStyle w:val="Heading1"/>
        <w:ind w:left="-5" w:right="0"/>
        <w:rPr>
          <w:rFonts w:ascii="Arial" w:eastAsia="Arial" w:hAnsi="Arial" w:cs="Arial"/>
        </w:rPr>
      </w:pPr>
      <w:r>
        <w:lastRenderedPageBreak/>
        <w:t>1.</w:t>
      </w:r>
      <w:r>
        <w:rPr>
          <w:rFonts w:ascii="Arial" w:eastAsia="Arial" w:hAnsi="Arial" w:cs="Arial"/>
        </w:rPr>
        <w:t xml:space="preserve"> </w:t>
      </w:r>
      <w:r>
        <w:t xml:space="preserve">PENDAHULUAN </w:t>
      </w:r>
    </w:p>
    <w:p w:rsidR="00553A1D" w:rsidRDefault="00577E70" w:rsidP="00553A1D">
      <w:pPr>
        <w:ind w:left="-15" w:right="42" w:firstLine="540"/>
      </w:pPr>
      <w:r>
        <w:t xml:space="preserve">Tempa merupakan proses pengolahan </w:t>
      </w:r>
      <w:proofErr w:type="gramStart"/>
      <w:r>
        <w:t xml:space="preserve">logam  </w:t>
      </w:r>
      <w:r w:rsidR="00553A1D">
        <w:t>dengan</w:t>
      </w:r>
      <w:proofErr w:type="gramEnd"/>
      <w:r w:rsidR="00553A1D">
        <w:t xml:space="preserve"> perubahan bentuk dalam keadaan panas dengan sistem pukulan. Beberapa produk tempa yang dihasilkan oleh industri pandai besi seperti parang, pisau, cangkul, dodos, alat-alat kebutuhan rumah tangga, pertanian, maupun peralatan untuk </w:t>
      </w:r>
      <w:proofErr w:type="gramStart"/>
      <w:r w:rsidR="00553A1D">
        <w:t>hasil  pertanian</w:t>
      </w:r>
      <w:proofErr w:type="gramEnd"/>
      <w:r w:rsidR="00553A1D">
        <w:t xml:space="preserve"> dan perkebunan. Pada umumnya bisnis produksi pandai besi adalah sangat terbatas dan tidak memenuhi semua standar kualitas yang dipersyaratkan, hal tersebut terkendala pada proses tempa produk masih dikerjakan secara tradisional dengan pukulan palu berulang kali digerakkan dengan tangan. </w:t>
      </w:r>
      <w:proofErr w:type="gramStart"/>
      <w:r w:rsidR="00553A1D">
        <w:t>Penempaan besi ini tergantung arahan dari empu.</w:t>
      </w:r>
      <w:proofErr w:type="gramEnd"/>
      <w:r w:rsidR="00553A1D">
        <w:t xml:space="preserve"> </w:t>
      </w:r>
      <w:proofErr w:type="gramStart"/>
      <w:r w:rsidR="00553A1D">
        <w:t>Bisa dikatakan empu ini merupakan desainer dalam pandai besi.</w:t>
      </w:r>
      <w:proofErr w:type="gramEnd"/>
      <w:r w:rsidR="00553A1D" w:rsidRPr="004B39B3">
        <w:t xml:space="preserve"> </w:t>
      </w:r>
      <w:r w:rsidR="00553A1D">
        <w:fldChar w:fldCharType="begin" w:fldLock="1"/>
      </w:r>
      <w:r w:rsidR="00553A1D">
        <w:instrText>ADDIN CSL_CITATION {"citationItems":[{"id":"ITEM-1","itemData":{"author":[{"dropping-particle":"","family":"Adriansyah, Junaidi","given":"Aidil Zamri","non-dropping-particle":"","parse-names":false,"suffix":""}],"container-title":"Poli Rekayasa","id":"ITEM-1","issue":"April","issued":{"date-parts":[["2013"]]},"page":"1-7","title":"Rancang Bangun Mesin Tempa Sistem Spring Hammer Untuk Peningkatan Kwalitas dan Produktivitas Logam Tempa Pada Industri Kecil Pandai Besi Design of machine Forging Hammer Spring Systems for Improving Productivity and Quality of Metal Forging On mall Indust","type":"article-journal","volume":"8"},"uris":["http://www.mendeley.com/documents/?uuid=84063eea-1fad-43ef-a5fa-b8e06859e6b3"]}],"mendeley":{"formattedCitation":"(Adriansyah, Junaidi, 2013)","plainTextFormattedCitation":"(Adriansyah, Junaidi, 2013)","previouslyFormattedCitation":"[1]"},"properties":{"noteIndex":0},"schema":"https://github.com/citation-style-language/schema/raw/master/csl-citation.json"}</w:instrText>
      </w:r>
      <w:r w:rsidR="00553A1D">
        <w:fldChar w:fldCharType="separate"/>
      </w:r>
      <w:r w:rsidR="00553A1D" w:rsidRPr="009F10F3">
        <w:rPr>
          <w:noProof/>
        </w:rPr>
        <w:t>(Adriansyah, Junaidi, 2013)</w:t>
      </w:r>
      <w:r w:rsidR="00553A1D">
        <w:fldChar w:fldCharType="end"/>
      </w:r>
      <w:r w:rsidR="00553A1D">
        <w:t xml:space="preserve">. </w:t>
      </w:r>
    </w:p>
    <w:p w:rsidR="00553A1D" w:rsidRDefault="00553A1D" w:rsidP="00553A1D">
      <w:pPr>
        <w:ind w:left="-15" w:right="42" w:firstLine="540"/>
      </w:pPr>
      <w:r>
        <w:t xml:space="preserve">Dari hasil kegiatan yang telah dilaksanakan tersebut dihasilkan pegas tempa mesin tempa sistem dengan menggunakan palu tap yang digerakkan secara mekanis oleh motor listrik. </w:t>
      </w:r>
      <w:proofErr w:type="gramStart"/>
      <w:r>
        <w:t xml:space="preserve">Jadi penggunaan komponen </w:t>
      </w:r>
      <w:r w:rsidRPr="006127B9">
        <w:rPr>
          <w:i/>
        </w:rPr>
        <w:t>flywheel</w:t>
      </w:r>
      <w:r>
        <w:t xml:space="preserve"> dan kemampuan mesin tempa pegas ini menjadi satu pukulan dapat mengurangi kedalaman benda kerja menjadi 2-3 mm, dan jumlah pukulan yang </w:t>
      </w:r>
      <w:r>
        <w:lastRenderedPageBreak/>
        <w:t>dihasilkan ± 200-250 pukulan / menit.</w:t>
      </w:r>
      <w:proofErr w:type="gramEnd"/>
      <w:r>
        <w:t xml:space="preserve"> </w:t>
      </w:r>
      <w:r>
        <w:rPr>
          <w:rStyle w:val="FootnoteReference"/>
        </w:rPr>
        <w:fldChar w:fldCharType="begin" w:fldLock="1"/>
      </w:r>
      <w:r>
        <w:instrText>ADDIN CSL_CITATION {"citationItems":[{"id":"ITEM-1","itemData":{"author":[{"dropping-particle":"","family":"Adriansyah, Junaidi","given":"Aidil Zamri","non-dropping-particle":"","parse-names":false,"suffix":""}],"container-title":"Poli Rekayasa","id":"ITEM-1","issue":"April","issued":{"date-parts":[["2013"]]},"page":"1-7","title":"Rancang Bangun Mesin Tempa Sistem Spring Hammer Untuk Peningkatan Kwalitas dan Produktivitas Logam Tempa Pada Industri Kecil Pandai Besi Design of machine Forging Hammer Spring Systems for Improving Productivity and Quality of Metal Forging On mall Indust","type":"article-journal","volume":"8"},"uris":["http://www.mendeley.com/documents/?uuid=84063eea-1fad-43ef-a5fa-b8e06859e6b3"]}],"mendeley":{"formattedCitation":"(Adriansyah, Junaidi, 2013)","plainTextFormattedCitation":"(Adriansyah, Junaidi, 2013)","previouslyFormattedCitation":"[1]"},"properties":{"noteIndex":0},"schema":"https://github.com/citation-style-language/schema/raw/master/csl-citation.json"}</w:instrText>
      </w:r>
      <w:r>
        <w:rPr>
          <w:rStyle w:val="FootnoteReference"/>
        </w:rPr>
        <w:fldChar w:fldCharType="separate"/>
      </w:r>
      <w:r w:rsidRPr="009F10F3">
        <w:rPr>
          <w:noProof/>
        </w:rPr>
        <w:t>(Adriansyah, Junaidi, 2013)</w:t>
      </w:r>
      <w:r>
        <w:rPr>
          <w:rStyle w:val="FootnoteReference"/>
        </w:rPr>
        <w:fldChar w:fldCharType="end"/>
      </w:r>
      <w:r>
        <w:t>.</w:t>
      </w:r>
      <w:r w:rsidRPr="007509A7">
        <w:t xml:space="preserve"> </w:t>
      </w:r>
      <w:r>
        <w:t xml:space="preserve"> </w:t>
      </w:r>
      <w:r w:rsidRPr="007509A7">
        <w:t xml:space="preserve">Richard W. Hall, et.al, penemuan adalah untuk palu tempa </w:t>
      </w:r>
      <w:r>
        <w:t>kerja ganda dan lebih khusus, untuk palu tempa yang digerakkan oleh gas berteka</w:t>
      </w:r>
      <w:r w:rsidR="008916DD">
        <w:t xml:space="preserve">nan dan / atau cairan hidrolik. </w:t>
      </w:r>
      <w:r>
        <w:t xml:space="preserve">Oleh karena itu, diperlukan kerja </w:t>
      </w:r>
      <w:proofErr w:type="gramStart"/>
      <w:r>
        <w:t>ganda  palu</w:t>
      </w:r>
      <w:proofErr w:type="gramEnd"/>
      <w:r>
        <w:t xml:space="preserve"> tempa yang menggunakan sistem penggerak palu </w:t>
      </w:r>
      <w:r w:rsidRPr="00645F1E">
        <w:rPr>
          <w:i/>
        </w:rPr>
        <w:t xml:space="preserve">pneumatic </w:t>
      </w:r>
      <w:r>
        <w:t xml:space="preserve">dan / atau </w:t>
      </w:r>
      <w:r w:rsidRPr="00690539">
        <w:rPr>
          <w:i/>
        </w:rPr>
        <w:t>hidraulik</w:t>
      </w:r>
      <w:r>
        <w:t xml:space="preserve">, namun tidak memiliki kehilangan energi yang terkait dengan sistem </w:t>
      </w:r>
      <w:r w:rsidRPr="00626974">
        <w:rPr>
          <w:i/>
        </w:rPr>
        <w:t>Pneumatic</w:t>
      </w:r>
      <w:r>
        <w:t xml:space="preserve"> atau sistem </w:t>
      </w:r>
      <w:r w:rsidR="008916DD" w:rsidRPr="008916DD">
        <w:rPr>
          <w:i/>
        </w:rPr>
        <w:t>hydraulic</w:t>
      </w:r>
      <w:r>
        <w:t xml:space="preserve"> yang kompleks dan canggih. </w:t>
      </w:r>
      <w:r>
        <w:rPr>
          <w:rStyle w:val="FootnoteReference"/>
          <w:lang w:val="id"/>
        </w:rPr>
        <w:fldChar w:fldCharType="begin" w:fldLock="1"/>
      </w:r>
      <w:r>
        <w:rPr>
          <w:lang w:val="id"/>
        </w:rPr>
        <w:instrText>ADDIN CSL_CITATION {"citationItems":[{"id":"ITEM-1","itemData":{"author":[{"dropping-particle":"","family":"Makvana","given":"Sagar","non-dropping-particle":"","parse-names":false,"suffix":""},{"dropping-particle":"","family":"Lashkari","given":"Nishith","non-dropping-particle":"","parse-names":false,"suffix":""},{"dropping-particle":"","family":"Ram","given":"Kalpesh","non-dropping-particle":"","parse-names":false,"suffix":""}],"id":"ITEM-1","issue":"02","issued":{"date-parts":[["2018"]]},"page":"2114-2116","title":"Modification and Fabrication of Simple Power Hammer Machine","type":"article-journal","volume":"6"},"uris":["http://www.mendeley.com/documents/?uuid=2bbfa950-ef9f-4d6a-a4db-b2abe5c79d72"]}],"mendeley":{"formattedCitation":"(Makvana, Lashkari dan Ram, 2018)","plainTextFormattedCitation":"(Makvana, Lashkari dan Ram, 2018)","previouslyFormattedCitation":"[2]"},"properties":{"noteIndex":0},"schema":"https://github.com/citation-style-language/schema/raw/master/csl-citation.json"}</w:instrText>
      </w:r>
      <w:r>
        <w:rPr>
          <w:rStyle w:val="FootnoteReference"/>
          <w:lang w:val="id"/>
        </w:rPr>
        <w:fldChar w:fldCharType="separate"/>
      </w:r>
      <w:proofErr w:type="gramStart"/>
      <w:r w:rsidRPr="009F10F3">
        <w:rPr>
          <w:bCs/>
          <w:noProof/>
        </w:rPr>
        <w:t>(Makvana, Lashkari dan Ram, 2018)</w:t>
      </w:r>
      <w:r>
        <w:rPr>
          <w:rStyle w:val="FootnoteReference"/>
          <w:lang w:val="id"/>
        </w:rPr>
        <w:fldChar w:fldCharType="end"/>
      </w:r>
      <w:r>
        <w:t>.</w:t>
      </w:r>
      <w:proofErr w:type="gramEnd"/>
    </w:p>
    <w:p w:rsidR="00FF42A6" w:rsidRPr="003019C2" w:rsidRDefault="00553A1D" w:rsidP="003019C2">
      <w:pPr>
        <w:ind w:left="-15" w:right="42" w:firstLine="540"/>
        <w:rPr>
          <w:color w:val="000000" w:themeColor="text1"/>
          <w:szCs w:val="24"/>
          <w:shd w:val="clear" w:color="auto" w:fill="FFFFFF"/>
          <w:lang w:val="en-ID"/>
        </w:rPr>
      </w:pPr>
      <w:proofErr w:type="gramStart"/>
      <w:r w:rsidRPr="006E78A1">
        <w:t xml:space="preserve">Usaha pandai Besi </w:t>
      </w:r>
      <w:r w:rsidR="00816156" w:rsidRPr="006E78A1">
        <w:t>UDM Service</w:t>
      </w:r>
      <w:r>
        <w:t xml:space="preserve"> </w:t>
      </w:r>
      <w:r w:rsidRPr="006E78A1">
        <w:t xml:space="preserve">Tradisional yang dirintis di </w:t>
      </w:r>
      <w:r>
        <w:t xml:space="preserve">Kabupaten </w:t>
      </w:r>
      <w:r w:rsidRPr="006E78A1">
        <w:t>Aceh Barat sudah berlangsung ke generasi ketiga yang dikelola secara turun menurun</w:t>
      </w:r>
      <w:r>
        <w:t>.</w:t>
      </w:r>
      <w:proofErr w:type="gramEnd"/>
      <w:r w:rsidRPr="00170391">
        <w:rPr>
          <w:color w:val="000000" w:themeColor="text1"/>
          <w:szCs w:val="24"/>
          <w:shd w:val="clear" w:color="auto" w:fill="FFFFFF"/>
          <w:lang w:val="en-ID"/>
        </w:rPr>
        <w:t xml:space="preserve"> </w:t>
      </w:r>
      <w:r w:rsidR="00FF42A6">
        <w:t>Kendala yang di hadapi oleh para Usaha pandai Besi Tradisional yang dirintis di Kecamatan Aceh Barat  adalah kekurangan Peralatan mesin</w:t>
      </w:r>
      <w:r w:rsidR="00BA0F4A">
        <w:t xml:space="preserve"> </w:t>
      </w:r>
      <w:r w:rsidR="00FF42A6" w:rsidRPr="003019C2">
        <w:rPr>
          <w:i/>
        </w:rPr>
        <w:t>Pneumatic Power Forging Hammer</w:t>
      </w:r>
      <w:r w:rsidR="00FF42A6">
        <w:t>,</w:t>
      </w:r>
      <w:r w:rsidR="00BA0F4A">
        <w:t xml:space="preserve"> </w:t>
      </w:r>
      <w:r w:rsidR="00FF42A6">
        <w:t>serta biaya untuk pembelian alat yang harganya yang mahal serta karena kebiasaan dari turun menurun merek</w:t>
      </w:r>
      <w:r w:rsidR="003019C2">
        <w:t xml:space="preserve">a sudah terbiasa dengan menempa </w:t>
      </w:r>
      <w:r w:rsidR="00FF42A6">
        <w:t>nya dengan cara tradisional yaitu deng</w:t>
      </w:r>
      <w:r w:rsidR="00C14290">
        <w:t>an mengandalkan kekuatan tenaga</w:t>
      </w:r>
      <w:r w:rsidR="00FF42A6">
        <w:t xml:space="preserve"> manusia. Dari uraian diatas perlu adanya </w:t>
      </w:r>
      <w:proofErr w:type="gramStart"/>
      <w:r w:rsidR="00BA0F4A">
        <w:t xml:space="preserve">pembuatan </w:t>
      </w:r>
      <w:r w:rsidR="00FF42A6">
        <w:t xml:space="preserve"> Mesin</w:t>
      </w:r>
      <w:proofErr w:type="gramEnd"/>
      <w:r w:rsidR="00FF42A6">
        <w:t xml:space="preserve"> </w:t>
      </w:r>
      <w:r w:rsidR="00FF42A6" w:rsidRPr="00C14290">
        <w:rPr>
          <w:i/>
        </w:rPr>
        <w:lastRenderedPageBreak/>
        <w:t>Pneumatic Power Forging Hammer</w:t>
      </w:r>
      <w:r w:rsidR="00FF42A6">
        <w:t xml:space="preserve"> Untuk Meningkatkan Produktifitas Pandai Besi  Tadisional Di Aceh Barat</w:t>
      </w:r>
      <w:r w:rsidR="00BA0F4A">
        <w:t xml:space="preserve"> </w:t>
      </w:r>
      <w:r w:rsidR="00FF42A6">
        <w:t>dan pendampingan Promosi Produk Agar produk mereka bisa terjual ke seluruh Indonesia.</w:t>
      </w:r>
    </w:p>
    <w:p w:rsidR="00FF42A6" w:rsidRDefault="00FF42A6" w:rsidP="00FF42A6">
      <w:pPr>
        <w:ind w:left="-10" w:right="0" w:firstLine="427"/>
      </w:pPr>
      <w:r>
        <w:t xml:space="preserve">Oleh karena itu kami membentuk tim Pengabdian Masyarakat </w:t>
      </w:r>
      <w:r w:rsidR="00BA0F4A">
        <w:t xml:space="preserve"> </w:t>
      </w:r>
      <w:r>
        <w:t xml:space="preserve">dari Kampus Universitas </w:t>
      </w:r>
      <w:r w:rsidR="00BA0F4A">
        <w:t xml:space="preserve"> </w:t>
      </w:r>
      <w:r>
        <w:t xml:space="preserve">Teuku Umar  melibatkan Dosen dan Mahasiswa dari beberapa disiplin ilmu untuk menjawab tantangan ini yaitu untuk membuat Mesin </w:t>
      </w:r>
      <w:r w:rsidRPr="00C14290">
        <w:rPr>
          <w:i/>
        </w:rPr>
        <w:t>Pneumatic Power Forging Hammer</w:t>
      </w:r>
      <w:r>
        <w:t xml:space="preserve">  supaya bisa meningkatkan produktifitas pada Kelompok Usaha pandai Besi Tradisional yang dirintis di Kecamatan Aceh Barat  dengan mengaplikasikasi dari beberapa disiplin ilmu dengan beberapa refresi yang dipilih untuk </w:t>
      </w:r>
      <w:r w:rsidR="00BA0F4A">
        <w:t xml:space="preserve">pembuatan </w:t>
      </w:r>
      <w:r>
        <w:t xml:space="preserve"> Mesin </w:t>
      </w:r>
      <w:r w:rsidRPr="00C14290">
        <w:rPr>
          <w:i/>
        </w:rPr>
        <w:t>Pneumatic Power Forging Hammer</w:t>
      </w:r>
      <w:r>
        <w:t xml:space="preserve"> Untuk Meningkatkan Produktifitas Pandai </w:t>
      </w:r>
      <w:r w:rsidR="00690539">
        <w:t>Besi  Tadisional Di Aceh Barat. Pad</w:t>
      </w:r>
      <w:r>
        <w:t xml:space="preserve">a tahap pembuatan alat ini juga didukung oleh </w:t>
      </w:r>
      <w:proofErr w:type="gramStart"/>
      <w:r>
        <w:t>Laboratorium  Teknik</w:t>
      </w:r>
      <w:proofErr w:type="gramEnd"/>
      <w:r>
        <w:t xml:space="preserve"> Mesin  yang memiliki beberapa peralatan untuk proses Pengelasan,  proses Mesin Produksi, serta ditunjang dengan peralatan pada Laboratorium untuk pengujian dan di bantu oleh Dosen dan Mahasiswa.</w:t>
      </w:r>
    </w:p>
    <w:p w:rsidR="00FF42A6" w:rsidRDefault="00C14290" w:rsidP="00FF42A6">
      <w:pPr>
        <w:ind w:left="-10" w:right="416" w:firstLine="10"/>
        <w:jc w:val="center"/>
      </w:pPr>
      <w:r>
        <w:rPr>
          <w:noProof/>
          <w:lang w:val="id-ID" w:eastAsia="id-ID"/>
        </w:rPr>
        <w:lastRenderedPageBreak/>
        <w:drawing>
          <wp:inline distT="0" distB="0" distL="0" distR="0">
            <wp:extent cx="2410251" cy="180753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10-26 at 17.54.46.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39315" cy="1829331"/>
                    </a:xfrm>
                    <a:prstGeom prst="rect">
                      <a:avLst/>
                    </a:prstGeom>
                  </pic:spPr>
                </pic:pic>
              </a:graphicData>
            </a:graphic>
          </wp:inline>
        </w:drawing>
      </w:r>
    </w:p>
    <w:p w:rsidR="00FF42A6" w:rsidRDefault="00FF42A6" w:rsidP="00FF42A6">
      <w:pPr>
        <w:ind w:left="-10" w:right="0" w:firstLine="427"/>
      </w:pPr>
      <w:r>
        <w:t xml:space="preserve">Gambar 1 Penempaan secara </w:t>
      </w:r>
      <w:proofErr w:type="gramStart"/>
      <w:r>
        <w:t xml:space="preserve">Tradisional </w:t>
      </w:r>
      <w:r w:rsidR="00C14290">
        <w:t xml:space="preserve"> </w:t>
      </w:r>
      <w:r>
        <w:t>Pandai</w:t>
      </w:r>
      <w:proofErr w:type="gramEnd"/>
      <w:r>
        <w:t xml:space="preserve"> Besi</w:t>
      </w:r>
      <w:r w:rsidR="00690539">
        <w:t xml:space="preserve"> UD </w:t>
      </w:r>
      <w:r w:rsidR="008916DD">
        <w:t>UDM</w:t>
      </w:r>
      <w:r w:rsidR="00690539">
        <w:t xml:space="preserve"> </w:t>
      </w:r>
      <w:r w:rsidR="00690539" w:rsidRPr="009D0607">
        <w:rPr>
          <w:i/>
        </w:rPr>
        <w:t>Service</w:t>
      </w:r>
    </w:p>
    <w:p w:rsidR="00FF42A6" w:rsidRDefault="00FF42A6" w:rsidP="00FF42A6">
      <w:pPr>
        <w:ind w:left="-10" w:right="0" w:firstLine="427"/>
      </w:pPr>
      <w:proofErr w:type="gramStart"/>
      <w:r>
        <w:t>Menurut pak Rasyidi</w:t>
      </w:r>
      <w:r w:rsidR="00690539">
        <w:t>n</w:t>
      </w:r>
      <w:r w:rsidR="00FA016B">
        <w:t xml:space="preserve"> pemilik UD </w:t>
      </w:r>
      <w:r w:rsidR="008916DD">
        <w:t>UDM</w:t>
      </w:r>
      <w:r w:rsidR="00FA016B">
        <w:t xml:space="preserve"> </w:t>
      </w:r>
      <w:r w:rsidR="00FA016B" w:rsidRPr="009D0607">
        <w:rPr>
          <w:i/>
        </w:rPr>
        <w:t>Service</w:t>
      </w:r>
      <w:r w:rsidR="00DB59EC">
        <w:t xml:space="preserve"> yang berlokasi gampong blang berandang </w:t>
      </w:r>
      <w:r w:rsidR="00C14290">
        <w:t>Kec</w:t>
      </w:r>
      <w:r w:rsidR="00DB59EC">
        <w:t>.</w:t>
      </w:r>
      <w:proofErr w:type="gramEnd"/>
      <w:r w:rsidR="00DB59EC">
        <w:t xml:space="preserve"> </w:t>
      </w:r>
      <w:proofErr w:type="gramStart"/>
      <w:r w:rsidR="00DB59EC">
        <w:t xml:space="preserve">Johan pahlawan, </w:t>
      </w:r>
      <w:r w:rsidR="00C14290">
        <w:t>Kab</w:t>
      </w:r>
      <w:r w:rsidR="00DB59EC">
        <w:t>.</w:t>
      </w:r>
      <w:proofErr w:type="gramEnd"/>
      <w:r w:rsidR="00DB59EC">
        <w:t xml:space="preserve"> Aceh barat </w:t>
      </w:r>
      <w:r w:rsidR="00FA016B">
        <w:t xml:space="preserve"> </w:t>
      </w:r>
      <w:r>
        <w:t xml:space="preserve"> mengunakan </w:t>
      </w:r>
      <w:proofErr w:type="gramStart"/>
      <w:r>
        <w:t>cara</w:t>
      </w:r>
      <w:proofErr w:type="gramEnd"/>
      <w:r>
        <w:t xml:space="preserve"> Tradisional hasil Produksi yang diperoleh sangatlah sedikit. Untuk meningkatkan hasil produksi menurut pak Rayidin sangat membutuhkan Alat teknologi yang tepat dan berguna </w:t>
      </w:r>
      <w:proofErr w:type="gramStart"/>
      <w:r>
        <w:t>bagi  Pemandai</w:t>
      </w:r>
      <w:proofErr w:type="gramEnd"/>
      <w:r>
        <w:t xml:space="preserve"> Besi untuk bisa  meningkatkan hasi</w:t>
      </w:r>
      <w:r w:rsidR="00DB59EC">
        <w:t>l</w:t>
      </w:r>
      <w:r>
        <w:t xml:space="preserve"> produk</w:t>
      </w:r>
      <w:r w:rsidR="00347154">
        <w:t xml:space="preserve">si. Disamping meningkatkan hasil </w:t>
      </w:r>
      <w:r>
        <w:t>produksi peningkatan harga</w:t>
      </w:r>
      <w:r w:rsidR="00347154">
        <w:t xml:space="preserve"> </w:t>
      </w:r>
      <w:proofErr w:type="gramStart"/>
      <w:r w:rsidR="00347154">
        <w:t xml:space="preserve">jual </w:t>
      </w:r>
      <w:r>
        <w:t xml:space="preserve"> Juga</w:t>
      </w:r>
      <w:proofErr w:type="gramEnd"/>
      <w:r>
        <w:t xml:space="preserve"> Penting. </w:t>
      </w:r>
    </w:p>
    <w:p w:rsidR="00FF42A6" w:rsidRDefault="00FF42A6" w:rsidP="00FF42A6">
      <w:pPr>
        <w:ind w:left="-10" w:right="274" w:firstLine="10"/>
      </w:pPr>
      <w:r w:rsidRPr="004E4E45">
        <w:rPr>
          <w:noProof/>
          <w:szCs w:val="24"/>
          <w:lang w:val="id-ID" w:eastAsia="id-ID"/>
        </w:rPr>
        <w:drawing>
          <wp:inline distT="0" distB="0" distL="0" distR="0" wp14:anchorId="5AE6F38D" wp14:editId="691A49ED">
            <wp:extent cx="2514600" cy="1637204"/>
            <wp:effectExtent l="0" t="0" r="0" b="1270"/>
            <wp:docPr id="21" name="Picture 21" descr="Babinsa Koramil 09/Susukan Anjangsana Ke Pengrajin Pandai Bes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binsa Koramil 09/Susukan Anjangsana Ke Pengrajin Pandai Besi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1637204"/>
                    </a:xfrm>
                    <a:prstGeom prst="rect">
                      <a:avLst/>
                    </a:prstGeom>
                    <a:noFill/>
                    <a:ln>
                      <a:noFill/>
                    </a:ln>
                  </pic:spPr>
                </pic:pic>
              </a:graphicData>
            </a:graphic>
          </wp:inline>
        </w:drawing>
      </w:r>
    </w:p>
    <w:p w:rsidR="008943A9" w:rsidRDefault="0073468F" w:rsidP="00FF42A6">
      <w:pPr>
        <w:ind w:left="-10" w:right="0" w:firstLine="427"/>
      </w:pPr>
      <w:r>
        <w:t xml:space="preserve">Gambar </w:t>
      </w:r>
      <w:r w:rsidR="00FF42A6">
        <w:t xml:space="preserve">2 produk yang dihasilkan </w:t>
      </w:r>
      <w:proofErr w:type="gramStart"/>
      <w:r>
        <w:t xml:space="preserve">Pandai </w:t>
      </w:r>
      <w:r w:rsidR="00347154">
        <w:t xml:space="preserve"> </w:t>
      </w:r>
      <w:r w:rsidR="00C14290">
        <w:t>UDM</w:t>
      </w:r>
      <w:proofErr w:type="gramEnd"/>
      <w:r w:rsidR="00347154">
        <w:t xml:space="preserve"> </w:t>
      </w:r>
      <w:r w:rsidR="00347154" w:rsidRPr="009D0607">
        <w:rPr>
          <w:i/>
        </w:rPr>
        <w:t>service</w:t>
      </w:r>
    </w:p>
    <w:p w:rsidR="0073468F" w:rsidRDefault="0073468F" w:rsidP="00FF42A6">
      <w:pPr>
        <w:ind w:left="-10" w:right="0" w:firstLine="427"/>
      </w:pPr>
    </w:p>
    <w:p w:rsidR="0073468F" w:rsidRPr="00AD4FCB" w:rsidRDefault="00C011DB" w:rsidP="00AD4FCB">
      <w:pPr>
        <w:pStyle w:val="Heading1"/>
        <w:ind w:left="-5" w:right="0"/>
      </w:pPr>
      <w:r w:rsidRPr="0073468F">
        <w:lastRenderedPageBreak/>
        <w:t>2.</w:t>
      </w:r>
      <w:r w:rsidRPr="0073468F">
        <w:rPr>
          <w:rFonts w:ascii="Arial" w:eastAsia="Arial" w:hAnsi="Arial" w:cs="Arial"/>
        </w:rPr>
        <w:t xml:space="preserve"> </w:t>
      </w:r>
      <w:r w:rsidRPr="0073468F">
        <w:t xml:space="preserve">METODE PELAKSANAAN </w:t>
      </w:r>
    </w:p>
    <w:p w:rsidR="00AD4FCB" w:rsidRDefault="00AD4FCB" w:rsidP="000977D5">
      <w:r>
        <w:tab/>
      </w:r>
      <w:r>
        <w:tab/>
      </w:r>
      <w:proofErr w:type="gramStart"/>
      <w:r w:rsidR="000977D5">
        <w:t>Metode yang digunakan dalam pemecahan permasa</w:t>
      </w:r>
      <w:r w:rsidR="00307F2B">
        <w:t>lahan termasuk metode analisis.</w:t>
      </w:r>
      <w:proofErr w:type="gramEnd"/>
      <w:r w:rsidR="00307F2B">
        <w:t xml:space="preserve"> </w:t>
      </w:r>
      <w:r w:rsidR="000977D5">
        <w:t xml:space="preserve">Dalam pelaksanaan program pengabdian masyarakat kepada para </w:t>
      </w:r>
      <w:r>
        <w:t xml:space="preserve">pandai besi </w:t>
      </w:r>
      <w:r w:rsidR="000977D5">
        <w:t xml:space="preserve">ada beberapa solusi yang coba ditawarkan kepada para </w:t>
      </w:r>
      <w:r w:rsidR="00307F2B">
        <w:t xml:space="preserve">pandai besi </w:t>
      </w:r>
      <w:r w:rsidR="000977D5">
        <w:t xml:space="preserve">anatara </w:t>
      </w:r>
      <w:proofErr w:type="gramStart"/>
      <w:r w:rsidR="000977D5">
        <w:t>lain</w:t>
      </w:r>
      <w:proofErr w:type="gramEnd"/>
      <w:r w:rsidR="000977D5">
        <w:t xml:space="preserve"> yaitu: </w:t>
      </w:r>
    </w:p>
    <w:p w:rsidR="00A90352" w:rsidRPr="005B7361" w:rsidRDefault="00A90352" w:rsidP="00A90352">
      <w:pPr>
        <w:pStyle w:val="ListParagraph"/>
        <w:numPr>
          <w:ilvl w:val="0"/>
          <w:numId w:val="7"/>
        </w:numPr>
      </w:pPr>
      <w:r>
        <w:rPr>
          <w:szCs w:val="24"/>
        </w:rPr>
        <w:t xml:space="preserve">Pada saat ini </w:t>
      </w:r>
      <w:r w:rsidRPr="0033506E">
        <w:rPr>
          <w:szCs w:val="24"/>
          <w:shd w:val="clear" w:color="auto" w:fill="FFFFFF"/>
          <w:lang w:val="en-ID"/>
        </w:rPr>
        <w:t>usaha pandai besi</w:t>
      </w:r>
      <w:r>
        <w:rPr>
          <w:szCs w:val="24"/>
          <w:shd w:val="clear" w:color="auto" w:fill="FFFFFF"/>
          <w:lang w:val="en-ID"/>
        </w:rPr>
        <w:t xml:space="preserve"> yang </w:t>
      </w:r>
      <w:proofErr w:type="gramStart"/>
      <w:r>
        <w:rPr>
          <w:szCs w:val="24"/>
          <w:shd w:val="clear" w:color="auto" w:fill="FFFFFF"/>
          <w:lang w:val="en-ID"/>
        </w:rPr>
        <w:t xml:space="preserve">digunakan </w:t>
      </w:r>
      <w:r w:rsidRPr="0033506E">
        <w:rPr>
          <w:szCs w:val="24"/>
          <w:shd w:val="clear" w:color="auto" w:fill="FFFFFF"/>
          <w:lang w:val="en-ID"/>
        </w:rPr>
        <w:t xml:space="preserve"> </w:t>
      </w:r>
      <w:r>
        <w:rPr>
          <w:szCs w:val="24"/>
          <w:shd w:val="clear" w:color="auto" w:fill="FFFFFF"/>
          <w:lang w:val="en-ID"/>
        </w:rPr>
        <w:t>di</w:t>
      </w:r>
      <w:proofErr w:type="gramEnd"/>
      <w:r>
        <w:rPr>
          <w:szCs w:val="24"/>
          <w:shd w:val="clear" w:color="auto" w:fill="FFFFFF"/>
          <w:lang w:val="en-ID"/>
        </w:rPr>
        <w:t xml:space="preserve"> </w:t>
      </w:r>
      <w:r w:rsidRPr="0033506E">
        <w:rPr>
          <w:szCs w:val="24"/>
          <w:shd w:val="clear" w:color="auto" w:fill="FFFFFF"/>
          <w:lang w:val="en-ID"/>
        </w:rPr>
        <w:t xml:space="preserve">aceh barat </w:t>
      </w:r>
      <w:r>
        <w:rPr>
          <w:szCs w:val="24"/>
          <w:shd w:val="clear" w:color="auto" w:fill="FFFFFF"/>
          <w:lang w:val="en-ID"/>
        </w:rPr>
        <w:t xml:space="preserve">masih menggunakan cara </w:t>
      </w:r>
      <w:r w:rsidRPr="0033506E">
        <w:rPr>
          <w:szCs w:val="24"/>
          <w:shd w:val="clear" w:color="auto" w:fill="FFFFFF"/>
          <w:lang w:val="en-ID"/>
        </w:rPr>
        <w:t xml:space="preserve">Tradisional </w:t>
      </w:r>
      <w:r>
        <w:rPr>
          <w:szCs w:val="24"/>
        </w:rPr>
        <w:t xml:space="preserve">karna </w:t>
      </w:r>
      <w:r w:rsidRPr="0033506E">
        <w:rPr>
          <w:szCs w:val="24"/>
          <w:lang w:val="en-ID"/>
        </w:rPr>
        <w:t xml:space="preserve">kekurangan </w:t>
      </w:r>
      <w:r w:rsidRPr="0033506E">
        <w:rPr>
          <w:szCs w:val="24"/>
        </w:rPr>
        <w:t>Peralatan mesin</w:t>
      </w:r>
      <w:r>
        <w:rPr>
          <w:szCs w:val="24"/>
        </w:rPr>
        <w:t xml:space="preserve"> </w:t>
      </w:r>
      <w:r w:rsidRPr="00347154">
        <w:rPr>
          <w:i/>
          <w:szCs w:val="24"/>
          <w:shd w:val="clear" w:color="auto" w:fill="FFFFFF"/>
        </w:rPr>
        <w:t>Pneumatic Power Forging Hammer</w:t>
      </w:r>
      <w:r w:rsidR="00347154">
        <w:rPr>
          <w:i/>
          <w:szCs w:val="24"/>
        </w:rPr>
        <w:t>.</w:t>
      </w:r>
    </w:p>
    <w:p w:rsidR="005B7361" w:rsidRDefault="005B7361" w:rsidP="00A90352">
      <w:pPr>
        <w:pStyle w:val="ListParagraph"/>
        <w:numPr>
          <w:ilvl w:val="0"/>
          <w:numId w:val="7"/>
        </w:numPr>
      </w:pPr>
      <w:r w:rsidRPr="0033506E">
        <w:rPr>
          <w:rFonts w:ascii="Times New Roman" w:hAnsi="Times New Roman"/>
          <w:szCs w:val="24"/>
        </w:rPr>
        <w:t xml:space="preserve">Dari uraian diatas perlu adanya Rancang Bangun Mesin </w:t>
      </w:r>
      <w:r w:rsidRPr="0033506E">
        <w:rPr>
          <w:rFonts w:ascii="Times New Roman" w:hAnsi="Times New Roman"/>
          <w:i/>
          <w:color w:val="000000" w:themeColor="text1"/>
          <w:szCs w:val="24"/>
          <w:shd w:val="clear" w:color="auto" w:fill="FFFFFF"/>
        </w:rPr>
        <w:t>Pneumatic Power Forging Hammer</w:t>
      </w:r>
      <w:r w:rsidRPr="0033506E">
        <w:rPr>
          <w:rFonts w:ascii="Times New Roman" w:hAnsi="Times New Roman"/>
          <w:color w:val="000000" w:themeColor="text1"/>
          <w:szCs w:val="24"/>
          <w:shd w:val="clear" w:color="auto" w:fill="FFFFFF"/>
        </w:rPr>
        <w:t xml:space="preserve"> Untuk Meningkatkan Produktifitas Pandai Besi  Tadisional Di Aceh Barat</w:t>
      </w:r>
    </w:p>
    <w:p w:rsidR="00307F2B" w:rsidRDefault="00C14290" w:rsidP="00307F2B">
      <w:pPr>
        <w:pStyle w:val="ListParagraph"/>
        <w:numPr>
          <w:ilvl w:val="0"/>
          <w:numId w:val="7"/>
        </w:numPr>
      </w:pPr>
      <w:r>
        <w:t>Informasi</w:t>
      </w:r>
      <w:r w:rsidR="00307F2B">
        <w:t xml:space="preserve"> tentang </w:t>
      </w:r>
      <w:r w:rsidR="00D82808">
        <w:t xml:space="preserve">metode presentasi berupa pemaparan materi </w:t>
      </w:r>
      <w:r w:rsidR="00307F2B">
        <w:t xml:space="preserve">mesin </w:t>
      </w:r>
      <w:r w:rsidR="00307F2B" w:rsidRPr="00C14290">
        <w:rPr>
          <w:i/>
        </w:rPr>
        <w:t>power forging ha</w:t>
      </w:r>
      <w:r w:rsidR="00D82808" w:rsidRPr="00C14290">
        <w:rPr>
          <w:i/>
        </w:rPr>
        <w:t>mmer</w:t>
      </w:r>
      <w:r w:rsidR="00D82808">
        <w:t xml:space="preserve"> sehingga dapat diterapakan </w:t>
      </w:r>
      <w:r w:rsidR="00307F2B">
        <w:t xml:space="preserve">kepada masyarakat </w:t>
      </w:r>
      <w:proofErr w:type="gramStart"/>
      <w:r w:rsidR="00307F2B">
        <w:t xml:space="preserve">pandai </w:t>
      </w:r>
      <w:r w:rsidR="00D82808">
        <w:t xml:space="preserve"> </w:t>
      </w:r>
      <w:r w:rsidR="00307F2B">
        <w:t>besi</w:t>
      </w:r>
      <w:proofErr w:type="gramEnd"/>
      <w:r w:rsidR="00307F2B">
        <w:t xml:space="preserve"> Aceh Barat</w:t>
      </w:r>
      <w:r w:rsidR="00D82808">
        <w:t>.</w:t>
      </w:r>
    </w:p>
    <w:p w:rsidR="00347154" w:rsidRPr="00A8770E" w:rsidRDefault="00347154" w:rsidP="00A8770E">
      <w:pPr>
        <w:pStyle w:val="ListParagraph"/>
        <w:numPr>
          <w:ilvl w:val="0"/>
          <w:numId w:val="7"/>
        </w:numPr>
      </w:pPr>
      <w:r>
        <w:t xml:space="preserve">Sosialiasi dan penerapan </w:t>
      </w:r>
      <w:proofErr w:type="gramStart"/>
      <w:r>
        <w:t>teknologi  alat</w:t>
      </w:r>
      <w:proofErr w:type="gramEnd"/>
      <w:r>
        <w:t xml:space="preserve"> </w:t>
      </w:r>
      <w:r w:rsidRPr="00A8770E">
        <w:rPr>
          <w:i/>
        </w:rPr>
        <w:t>mesin forging hammer</w:t>
      </w:r>
      <w:r>
        <w:t xml:space="preserve"> </w:t>
      </w:r>
      <w:r w:rsidR="00C14290">
        <w:t>di UDM</w:t>
      </w:r>
      <w:r>
        <w:t xml:space="preserve"> </w:t>
      </w:r>
      <w:r w:rsidR="00C14290" w:rsidRPr="009D0607">
        <w:rPr>
          <w:i/>
        </w:rPr>
        <w:t>Service.</w:t>
      </w:r>
    </w:p>
    <w:p w:rsidR="000977D5" w:rsidRPr="005B7361" w:rsidRDefault="006420A5" w:rsidP="000977D5">
      <w:r>
        <w:tab/>
      </w:r>
      <w:r>
        <w:tab/>
      </w:r>
      <w:r w:rsidR="005B7361" w:rsidRPr="005B7361">
        <w:t>Tahap</w:t>
      </w:r>
      <w:r w:rsidR="00A8770E">
        <w:t xml:space="preserve"> awal yang dilakukan dalam peng</w:t>
      </w:r>
      <w:r w:rsidR="005B7361" w:rsidRPr="005B7361">
        <w:t>abdian bagi</w:t>
      </w:r>
      <w:r>
        <w:t xml:space="preserve"> </w:t>
      </w:r>
      <w:r w:rsidR="005B7361" w:rsidRPr="005B7361">
        <w:t xml:space="preserve"> Masyarakat ini adalah menggumpulkan informasi data dari Kelompok</w:t>
      </w:r>
      <w:r w:rsidR="00347154">
        <w:t xml:space="preserve"> </w:t>
      </w:r>
      <w:r w:rsidR="005B7361" w:rsidRPr="005B7361">
        <w:t xml:space="preserve">Usaha pandai Besi Tradisional yang dirintis di Kecamatan Aceh Barat tentang </w:t>
      </w:r>
      <w:r w:rsidR="005B7361" w:rsidRPr="005B7361">
        <w:lastRenderedPageBreak/>
        <w:t xml:space="preserve">produk tersebut baik segi bahan dan proses pembuatan, serta </w:t>
      </w:r>
      <w:r w:rsidR="005B7361" w:rsidRPr="00FA3134">
        <w:rPr>
          <w:i/>
        </w:rPr>
        <w:t>literature</w:t>
      </w:r>
      <w:r w:rsidR="005B7361" w:rsidRPr="005B7361">
        <w:t xml:space="preserve"> pendukung tentang produk tersebut</w:t>
      </w:r>
      <w:r w:rsidR="005B7361">
        <w:t xml:space="preserve">. </w:t>
      </w:r>
      <w:r w:rsidR="000977D5" w:rsidRPr="00D82808">
        <w:rPr>
          <w:color w:val="auto"/>
        </w:rPr>
        <w:t xml:space="preserve">Pelaksanaan kegiatan </w:t>
      </w:r>
      <w:proofErr w:type="gramStart"/>
      <w:r w:rsidR="000977D5" w:rsidRPr="00D82808">
        <w:rPr>
          <w:color w:val="auto"/>
        </w:rPr>
        <w:t xml:space="preserve">pengabdian </w:t>
      </w:r>
      <w:r w:rsidR="00D82808" w:rsidRPr="00D82808">
        <w:rPr>
          <w:color w:val="auto"/>
        </w:rPr>
        <w:t xml:space="preserve"> </w:t>
      </w:r>
      <w:r w:rsidR="000977D5" w:rsidRPr="00D82808">
        <w:rPr>
          <w:color w:val="auto"/>
        </w:rPr>
        <w:t>kepada</w:t>
      </w:r>
      <w:proofErr w:type="gramEnd"/>
      <w:r w:rsidR="000977D5" w:rsidRPr="00D82808">
        <w:rPr>
          <w:color w:val="auto"/>
        </w:rPr>
        <w:t xml:space="preserve"> masyarakat ini bertempat di Gampong </w:t>
      </w:r>
      <w:r w:rsidR="00D82808" w:rsidRPr="00D82808">
        <w:rPr>
          <w:color w:val="auto"/>
        </w:rPr>
        <w:t>Blang b</w:t>
      </w:r>
      <w:r w:rsidR="00A8770E">
        <w:rPr>
          <w:color w:val="auto"/>
        </w:rPr>
        <w:t>e</w:t>
      </w:r>
      <w:r w:rsidR="00D82808" w:rsidRPr="00D82808">
        <w:rPr>
          <w:color w:val="auto"/>
        </w:rPr>
        <w:t>randang</w:t>
      </w:r>
      <w:r w:rsidR="000977D5" w:rsidRPr="00D82808">
        <w:rPr>
          <w:color w:val="auto"/>
        </w:rPr>
        <w:t xml:space="preserve">, Kec. </w:t>
      </w:r>
      <w:proofErr w:type="gramStart"/>
      <w:r w:rsidR="000977D5" w:rsidRPr="00D82808">
        <w:rPr>
          <w:color w:val="auto"/>
        </w:rPr>
        <w:t>Johan pahlawan, Kab.</w:t>
      </w:r>
      <w:proofErr w:type="gramEnd"/>
      <w:r w:rsidR="000977D5" w:rsidRPr="00D82808">
        <w:rPr>
          <w:color w:val="auto"/>
        </w:rPr>
        <w:t xml:space="preserve"> Aceh Barat</w:t>
      </w:r>
      <w:r w:rsidR="00D82808" w:rsidRPr="00D82808">
        <w:rPr>
          <w:color w:val="auto"/>
        </w:rPr>
        <w:t>.</w:t>
      </w:r>
    </w:p>
    <w:p w:rsidR="000977D5" w:rsidRDefault="000977D5" w:rsidP="009D510D">
      <w:pPr>
        <w:ind w:left="-10" w:right="0" w:firstLine="10"/>
        <w:jc w:val="left"/>
        <w:rPr>
          <w:b/>
        </w:rPr>
      </w:pPr>
    </w:p>
    <w:p w:rsidR="009D510D" w:rsidRDefault="009D510D" w:rsidP="009D510D">
      <w:pPr>
        <w:ind w:left="-10" w:right="0" w:firstLine="10"/>
        <w:jc w:val="left"/>
      </w:pPr>
      <w:r w:rsidRPr="009D510D">
        <w:rPr>
          <w:b/>
        </w:rPr>
        <w:t>Alat dan Bahan</w:t>
      </w:r>
      <w:r>
        <w:t xml:space="preserve"> </w:t>
      </w:r>
    </w:p>
    <w:p w:rsidR="009D510D" w:rsidRDefault="009D510D" w:rsidP="009D510D">
      <w:pPr>
        <w:ind w:left="-10" w:right="0" w:firstLine="427"/>
      </w:pPr>
      <w:r>
        <w:t xml:space="preserve">Peralatan </w:t>
      </w:r>
      <w:proofErr w:type="gramStart"/>
      <w:r>
        <w:t>yang  digunakan</w:t>
      </w:r>
      <w:proofErr w:type="gramEnd"/>
      <w:r>
        <w:t xml:space="preserve"> dalam penelitian ini adalah sebagai berikut : </w:t>
      </w:r>
    </w:p>
    <w:p w:rsidR="00AD4FCB" w:rsidRDefault="009D510D" w:rsidP="000E733C">
      <w:pPr>
        <w:ind w:left="-10" w:right="0" w:firstLine="427"/>
      </w:pPr>
      <w:r>
        <w:t xml:space="preserve">Tahapan Manufaktur menggunakan peralatan </w:t>
      </w:r>
      <w:r w:rsidRPr="00A8770E">
        <w:rPr>
          <w:color w:val="auto"/>
        </w:rPr>
        <w:t xml:space="preserve">mesin </w:t>
      </w:r>
      <w:r w:rsidR="00A8770E" w:rsidRPr="00A8770E">
        <w:rPr>
          <w:color w:val="auto"/>
        </w:rPr>
        <w:t xml:space="preserve">press </w:t>
      </w:r>
      <w:r>
        <w:t>(</w:t>
      </w:r>
      <w:proofErr w:type="gramStart"/>
      <w:r w:rsidRPr="00FA3134">
        <w:rPr>
          <w:i/>
        </w:rPr>
        <w:t>mill</w:t>
      </w:r>
      <w:r w:rsidR="00FA3134">
        <w:rPr>
          <w:i/>
        </w:rPr>
        <w:t xml:space="preserve">ing </w:t>
      </w:r>
      <w:r w:rsidRPr="00FA3134">
        <w:rPr>
          <w:i/>
        </w:rPr>
        <w:t xml:space="preserve"> machine</w:t>
      </w:r>
      <w:proofErr w:type="gramEnd"/>
      <w:r>
        <w:t>), mesin bubut (</w:t>
      </w:r>
      <w:r w:rsidRPr="00FA3134">
        <w:rPr>
          <w:i/>
        </w:rPr>
        <w:t>turning machine</w:t>
      </w:r>
      <w:r>
        <w:t>), mesin las listrik, bor duduk, gerinda duduk dan gerinda tangan. Bahan yang digu</w:t>
      </w:r>
      <w:r w:rsidR="00FA3134">
        <w:t xml:space="preserve">nakan dalam proses manufaktur, </w:t>
      </w:r>
      <w:r>
        <w:t>Silinder Kerja ganda (</w:t>
      </w:r>
      <w:r w:rsidRPr="00A8770E">
        <w:rPr>
          <w:i/>
        </w:rPr>
        <w:t>double acting silinder</w:t>
      </w:r>
      <w:r>
        <w:t>),</w:t>
      </w:r>
      <w:r w:rsidR="009D0607">
        <w:t xml:space="preserve"> </w:t>
      </w:r>
      <w:r w:rsidR="00FA3134">
        <w:t xml:space="preserve">Selang Udara, Pedal, Air </w:t>
      </w:r>
      <w:r w:rsidR="00FA3134" w:rsidRPr="00FA3134">
        <w:rPr>
          <w:i/>
        </w:rPr>
        <w:t>Servic</w:t>
      </w:r>
      <w:r w:rsidRPr="00FA3134">
        <w:rPr>
          <w:i/>
        </w:rPr>
        <w:t>e</w:t>
      </w:r>
      <w:r>
        <w:t xml:space="preserve"> Unit , </w:t>
      </w:r>
      <w:r w:rsidRPr="00FA3134">
        <w:rPr>
          <w:i/>
        </w:rPr>
        <w:t>Relay</w:t>
      </w:r>
      <w:r>
        <w:t xml:space="preserve">, </w:t>
      </w:r>
      <w:r w:rsidRPr="00FA3134">
        <w:rPr>
          <w:i/>
        </w:rPr>
        <w:t>Push Botton</w:t>
      </w:r>
      <w:r w:rsidR="00A8770E">
        <w:t xml:space="preserve">, </w:t>
      </w:r>
      <w:r>
        <w:t>kompresor, sambungan/</w:t>
      </w:r>
      <w:r w:rsidRPr="00FA3134">
        <w:rPr>
          <w:i/>
        </w:rPr>
        <w:t>fitting</w:t>
      </w:r>
      <w:r>
        <w:t xml:space="preserve">, kabel, dan </w:t>
      </w:r>
      <w:r w:rsidRPr="00FA3134">
        <w:rPr>
          <w:i/>
        </w:rPr>
        <w:t>Solenoid valve pneumatic</w:t>
      </w:r>
      <w:r>
        <w:t xml:space="preserve">, serta bahan pendukung lainnya. </w:t>
      </w:r>
    </w:p>
    <w:p w:rsidR="000E733C" w:rsidRPr="000E733C" w:rsidRDefault="000E733C" w:rsidP="000E733C">
      <w:pPr>
        <w:ind w:left="-10" w:right="0" w:firstLine="427"/>
      </w:pPr>
    </w:p>
    <w:p w:rsidR="009D510D" w:rsidRPr="00150940" w:rsidRDefault="009D510D" w:rsidP="00150940">
      <w:pPr>
        <w:ind w:left="-10" w:right="0" w:firstLine="10"/>
        <w:jc w:val="left"/>
        <w:rPr>
          <w:b/>
        </w:rPr>
      </w:pPr>
      <w:r w:rsidRPr="00150940">
        <w:rPr>
          <w:b/>
        </w:rPr>
        <w:t>Proses Pembuatan Alat</w:t>
      </w:r>
    </w:p>
    <w:p w:rsidR="009D510D" w:rsidRDefault="009D510D" w:rsidP="00150940">
      <w:pPr>
        <w:ind w:left="-10" w:right="0" w:firstLine="10"/>
      </w:pPr>
      <w:r>
        <w:t>Langkah Pengerjaan</w:t>
      </w:r>
    </w:p>
    <w:p w:rsidR="009D510D" w:rsidRDefault="009D510D" w:rsidP="00150940">
      <w:pPr>
        <w:pStyle w:val="ListParagraph"/>
        <w:numPr>
          <w:ilvl w:val="0"/>
          <w:numId w:val="4"/>
        </w:numPr>
        <w:tabs>
          <w:tab w:val="left" w:pos="1843"/>
        </w:tabs>
        <w:ind w:left="284" w:right="0"/>
      </w:pPr>
      <w:r>
        <w:t xml:space="preserve">Mempersiapkan peralatan yang </w:t>
      </w:r>
      <w:proofErr w:type="gramStart"/>
      <w:r>
        <w:t>akan</w:t>
      </w:r>
      <w:proofErr w:type="gramEnd"/>
      <w:r>
        <w:t xml:space="preserve"> digunakan, seperti las listrik, gerinda, palu, dan mesin bor. </w:t>
      </w:r>
    </w:p>
    <w:p w:rsidR="009D510D" w:rsidRDefault="009D510D" w:rsidP="00150940">
      <w:pPr>
        <w:pStyle w:val="ListParagraph"/>
        <w:numPr>
          <w:ilvl w:val="0"/>
          <w:numId w:val="4"/>
        </w:numPr>
        <w:tabs>
          <w:tab w:val="left" w:pos="1843"/>
        </w:tabs>
        <w:ind w:left="284" w:right="0"/>
      </w:pPr>
      <w:r>
        <w:t xml:space="preserve">Memotong besi U sesuai ukuran yang sudah ditentukan, yaitu untuk kerangka bawah dan </w:t>
      </w:r>
      <w:r>
        <w:lastRenderedPageBreak/>
        <w:t>kerangka atas unt</w:t>
      </w:r>
      <w:r w:rsidR="00A8770E">
        <w:t xml:space="preserve">uk kedudukan </w:t>
      </w:r>
      <w:proofErr w:type="gramStart"/>
      <w:r w:rsidR="00A8770E">
        <w:t xml:space="preserve">silinder  </w:t>
      </w:r>
      <w:r w:rsidR="00A8770E" w:rsidRPr="00A8770E">
        <w:rPr>
          <w:i/>
        </w:rPr>
        <w:t>pneumatic</w:t>
      </w:r>
      <w:proofErr w:type="gramEnd"/>
      <w:r>
        <w:t>.</w:t>
      </w:r>
    </w:p>
    <w:p w:rsidR="009D510D" w:rsidRDefault="009D510D" w:rsidP="00150940">
      <w:pPr>
        <w:pStyle w:val="ListParagraph"/>
        <w:numPr>
          <w:ilvl w:val="0"/>
          <w:numId w:val="4"/>
        </w:numPr>
        <w:tabs>
          <w:tab w:val="left" w:pos="1843"/>
        </w:tabs>
        <w:ind w:left="284" w:right="0"/>
      </w:pPr>
      <w:r>
        <w:t xml:space="preserve">Menghaluskan bekas potongan dengan mesin gerinda agar hasil potongan tersebut tidak kasar. </w:t>
      </w:r>
    </w:p>
    <w:p w:rsidR="009D510D" w:rsidRDefault="009D510D" w:rsidP="00150940">
      <w:pPr>
        <w:pStyle w:val="ListParagraph"/>
        <w:numPr>
          <w:ilvl w:val="0"/>
          <w:numId w:val="4"/>
        </w:numPr>
        <w:tabs>
          <w:tab w:val="left" w:pos="1843"/>
        </w:tabs>
        <w:ind w:left="284" w:right="0"/>
      </w:pPr>
      <w:r>
        <w:t xml:space="preserve">Melakukan </w:t>
      </w:r>
      <w:r w:rsidR="00FA3134">
        <w:t xml:space="preserve">cat dasar </w:t>
      </w:r>
      <w:r>
        <w:t>pada komponen rangka untuk menutup pori-pori cat.</w:t>
      </w:r>
    </w:p>
    <w:p w:rsidR="009D510D" w:rsidRDefault="009D510D" w:rsidP="00150940">
      <w:pPr>
        <w:pStyle w:val="ListParagraph"/>
        <w:numPr>
          <w:ilvl w:val="0"/>
          <w:numId w:val="4"/>
        </w:numPr>
        <w:tabs>
          <w:tab w:val="left" w:pos="1843"/>
        </w:tabs>
        <w:ind w:left="284" w:right="0"/>
      </w:pPr>
      <w:r>
        <w:t>Memasang silinder ganda pada material besi U</w:t>
      </w:r>
    </w:p>
    <w:p w:rsidR="00150940" w:rsidRDefault="009D510D" w:rsidP="0008390F">
      <w:pPr>
        <w:pStyle w:val="ListParagraph"/>
        <w:numPr>
          <w:ilvl w:val="0"/>
          <w:numId w:val="4"/>
        </w:numPr>
        <w:tabs>
          <w:tab w:val="left" w:pos="1843"/>
        </w:tabs>
        <w:ind w:left="284" w:right="0"/>
      </w:pPr>
      <w:r>
        <w:t xml:space="preserve">Pemasangan komponen </w:t>
      </w:r>
      <w:r w:rsidRPr="00FA3134">
        <w:rPr>
          <w:i/>
        </w:rPr>
        <w:t>elekto</w:t>
      </w:r>
      <w:r w:rsidR="00FA3134" w:rsidRPr="00FA3134">
        <w:rPr>
          <w:i/>
        </w:rPr>
        <w:t xml:space="preserve"> </w:t>
      </w:r>
      <w:r w:rsidRPr="00FA3134">
        <w:rPr>
          <w:i/>
        </w:rPr>
        <w:t xml:space="preserve">pneumatik </w:t>
      </w:r>
      <w:r>
        <w:t xml:space="preserve">pada </w:t>
      </w:r>
      <w:r w:rsidRPr="00FA3134">
        <w:rPr>
          <w:i/>
        </w:rPr>
        <w:t>Mesin Forging Hammer</w:t>
      </w:r>
    </w:p>
    <w:p w:rsidR="0008390F" w:rsidRDefault="009D510D" w:rsidP="0008390F">
      <w:pPr>
        <w:pStyle w:val="ListParagraph"/>
        <w:numPr>
          <w:ilvl w:val="0"/>
          <w:numId w:val="4"/>
        </w:numPr>
        <w:tabs>
          <w:tab w:val="left" w:pos="1843"/>
        </w:tabs>
        <w:spacing w:after="160" w:line="259" w:lineRule="auto"/>
        <w:ind w:left="284" w:right="0"/>
        <w:jc w:val="left"/>
      </w:pPr>
      <w:r>
        <w:t>Uji coba alat</w:t>
      </w:r>
    </w:p>
    <w:p w:rsidR="0008390F" w:rsidRDefault="005673AE" w:rsidP="009D510D">
      <w:pPr>
        <w:ind w:left="-10" w:right="0" w:firstLine="427"/>
      </w:pPr>
      <w:r>
        <w:rPr>
          <w:noProof/>
          <w:lang w:val="id-ID" w:eastAsia="id-ID"/>
        </w:rPr>
        <w:drawing>
          <wp:inline distT="0" distB="0" distL="0" distR="0" wp14:anchorId="13F628CD" wp14:editId="6587FDE9">
            <wp:extent cx="2174875" cy="26486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1-07-12 at 21.51.34 (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74875" cy="2648607"/>
                    </a:xfrm>
                    <a:prstGeom prst="rect">
                      <a:avLst/>
                    </a:prstGeom>
                  </pic:spPr>
                </pic:pic>
              </a:graphicData>
            </a:graphic>
          </wp:inline>
        </w:drawing>
      </w:r>
    </w:p>
    <w:p w:rsidR="0008390F" w:rsidRDefault="0008390F" w:rsidP="009D510D">
      <w:pPr>
        <w:ind w:left="-10" w:right="0" w:firstLine="427"/>
      </w:pPr>
    </w:p>
    <w:p w:rsidR="000977D5" w:rsidRDefault="000977D5" w:rsidP="00E80EDA">
      <w:pPr>
        <w:ind w:left="-10" w:right="0" w:firstLine="10"/>
      </w:pPr>
      <w:r>
        <w:t xml:space="preserve">Gambar 3 Proses Pembuatan Alat </w:t>
      </w:r>
      <w:r w:rsidR="009D0607" w:rsidRPr="009D0607">
        <w:rPr>
          <w:i/>
        </w:rPr>
        <w:t>Power</w:t>
      </w:r>
      <w:r w:rsidR="009D0607">
        <w:t xml:space="preserve"> </w:t>
      </w:r>
      <w:r w:rsidRPr="008D6D50">
        <w:rPr>
          <w:i/>
        </w:rPr>
        <w:t>Forging Hammer</w:t>
      </w:r>
    </w:p>
    <w:p w:rsidR="000E733C" w:rsidRDefault="000E733C" w:rsidP="00E80EDA">
      <w:pPr>
        <w:ind w:left="-10" w:right="0" w:firstLine="10"/>
        <w:rPr>
          <w:b/>
        </w:rPr>
      </w:pPr>
    </w:p>
    <w:p w:rsidR="00152239" w:rsidRDefault="00152239" w:rsidP="00E80EDA">
      <w:pPr>
        <w:ind w:left="-10" w:right="0" w:firstLine="10"/>
        <w:rPr>
          <w:b/>
        </w:rPr>
      </w:pPr>
    </w:p>
    <w:p w:rsidR="005A299F" w:rsidRPr="00E80EDA" w:rsidRDefault="00090F25" w:rsidP="00E80EDA">
      <w:pPr>
        <w:ind w:left="-10" w:right="0" w:firstLine="10"/>
        <w:rPr>
          <w:b/>
        </w:rPr>
      </w:pPr>
      <w:r w:rsidRPr="00E80EDA">
        <w:rPr>
          <w:b/>
        </w:rPr>
        <w:t>HASIL DAN PEMBAHASAN</w:t>
      </w:r>
    </w:p>
    <w:p w:rsidR="006E4BD6" w:rsidRDefault="001654A0" w:rsidP="006E4BD6">
      <w:pPr>
        <w:ind w:left="-10" w:right="0" w:firstLine="427"/>
      </w:pPr>
      <w:r>
        <w:t xml:space="preserve">Kegiatan pengabdian kepada masyarakat </w:t>
      </w:r>
      <w:r w:rsidR="00D3703B">
        <w:t xml:space="preserve">Pembuatan </w:t>
      </w:r>
      <w:r w:rsidRPr="001654A0">
        <w:t xml:space="preserve">Mesin </w:t>
      </w:r>
      <w:r w:rsidRPr="007172C6">
        <w:rPr>
          <w:i/>
        </w:rPr>
        <w:t>Pneumatic Power Forging Hammer</w:t>
      </w:r>
      <w:r w:rsidRPr="001654A0">
        <w:t xml:space="preserve"> Untuk Meningkatkan Produktifitas Pandai </w:t>
      </w:r>
      <w:proofErr w:type="gramStart"/>
      <w:r w:rsidRPr="001654A0">
        <w:t>Besi  Tradisional</w:t>
      </w:r>
      <w:proofErr w:type="gramEnd"/>
      <w:r w:rsidRPr="001654A0">
        <w:t xml:space="preserve"> Di Aceh </w:t>
      </w:r>
      <w:r w:rsidRPr="001654A0">
        <w:lastRenderedPageBreak/>
        <w:t>Barat</w:t>
      </w:r>
      <w:r>
        <w:t xml:space="preserve"> dilaksanakan pada bulan Juli sampai dengan </w:t>
      </w:r>
      <w:r w:rsidR="00FA3134">
        <w:t xml:space="preserve">Oktober </w:t>
      </w:r>
      <w:r w:rsidR="00951A0E">
        <w:t xml:space="preserve"> 2021</w:t>
      </w:r>
      <w:r>
        <w:t xml:space="preserve">. Pelaksanaan kegiatan pengabdian kepada masyarakat ini dimulai dengan berapa tahapan </w:t>
      </w:r>
    </w:p>
    <w:p w:rsidR="00090F25" w:rsidRPr="006E4BD6" w:rsidRDefault="00090F25" w:rsidP="006E4BD6">
      <w:pPr>
        <w:ind w:left="-10" w:right="0" w:firstLine="427"/>
      </w:pPr>
    </w:p>
    <w:p w:rsidR="007F6DD8" w:rsidRPr="007F6DD8" w:rsidRDefault="00090F25" w:rsidP="00090F25">
      <w:pPr>
        <w:ind w:left="-10" w:right="0" w:firstLine="10"/>
        <w:rPr>
          <w:b/>
        </w:rPr>
      </w:pPr>
      <w:proofErr w:type="gramStart"/>
      <w:r>
        <w:rPr>
          <w:b/>
        </w:rPr>
        <w:t xml:space="preserve">Penerapan </w:t>
      </w:r>
      <w:r w:rsidRPr="00FA3134">
        <w:rPr>
          <w:b/>
          <w:i/>
        </w:rPr>
        <w:t>Mesin Pneumatic Power Forging Hammer</w:t>
      </w:r>
      <w:r>
        <w:rPr>
          <w:b/>
        </w:rPr>
        <w:t xml:space="preserve"> Kepada Pandai Besi</w:t>
      </w:r>
      <w:r w:rsidR="00152239">
        <w:rPr>
          <w:b/>
        </w:rPr>
        <w:t>.</w:t>
      </w:r>
      <w:proofErr w:type="gramEnd"/>
      <w:r>
        <w:rPr>
          <w:b/>
        </w:rPr>
        <w:t xml:space="preserve"> </w:t>
      </w:r>
    </w:p>
    <w:p w:rsidR="007F6DD8" w:rsidRPr="007F6DD8" w:rsidRDefault="007F6DD8" w:rsidP="007F6DD8">
      <w:pPr>
        <w:ind w:left="-10" w:right="0" w:firstLine="10"/>
      </w:pPr>
      <w:r>
        <w:tab/>
      </w:r>
      <w:r w:rsidR="00D840B3">
        <w:t xml:space="preserve">Dari materi yang diberikan, para pandai besi banyaknya pertanyaan yang diajukan kepada dosen dan mahasiswa mengenai proses kerja alat tersebut. </w:t>
      </w:r>
      <w:r w:rsidRPr="00FA3134">
        <w:rPr>
          <w:i/>
        </w:rPr>
        <w:t>Mesin Pneumatic Power Forging Hammer</w:t>
      </w:r>
      <w:r>
        <w:t xml:space="preserve"> </w:t>
      </w:r>
      <w:r w:rsidRPr="007F6DD8">
        <w:t xml:space="preserve">beberapa prinsip kerja diantaranya adalah sebagai berikut: </w:t>
      </w:r>
    </w:p>
    <w:p w:rsidR="007F6DD8" w:rsidRPr="007F6DD8" w:rsidRDefault="007F6DD8" w:rsidP="007F6DD8">
      <w:pPr>
        <w:pStyle w:val="ListParagraph"/>
        <w:numPr>
          <w:ilvl w:val="0"/>
          <w:numId w:val="8"/>
        </w:numPr>
        <w:ind w:left="426" w:right="0"/>
      </w:pPr>
      <w:r w:rsidRPr="007F6DD8">
        <w:t xml:space="preserve">Menggunakan angin bertekanan tinggi untuk </w:t>
      </w:r>
      <w:proofErr w:type="gramStart"/>
      <w:r>
        <w:t xml:space="preserve">menembuk </w:t>
      </w:r>
      <w:r w:rsidRPr="007F6DD8">
        <w:t xml:space="preserve"> besi</w:t>
      </w:r>
      <w:proofErr w:type="gramEnd"/>
      <w:r>
        <w:t>.</w:t>
      </w:r>
    </w:p>
    <w:p w:rsidR="007F6DD8" w:rsidRPr="007F6DD8" w:rsidRDefault="007F6DD8" w:rsidP="007F6DD8">
      <w:pPr>
        <w:pStyle w:val="ListParagraph"/>
        <w:numPr>
          <w:ilvl w:val="0"/>
          <w:numId w:val="8"/>
        </w:numPr>
        <w:ind w:left="426" w:right="0"/>
      </w:pPr>
      <w:r w:rsidRPr="007F6DD8">
        <w:t xml:space="preserve">Proses kontrol otomatis mesin menggunakan sistem </w:t>
      </w:r>
      <w:r w:rsidRPr="007172C6">
        <w:rPr>
          <w:i/>
        </w:rPr>
        <w:t>elektro pneumatic.</w:t>
      </w:r>
    </w:p>
    <w:p w:rsidR="007F6DD8" w:rsidRPr="007F6DD8" w:rsidRDefault="007F6DD8" w:rsidP="007F6DD8">
      <w:pPr>
        <w:pStyle w:val="ListParagraph"/>
        <w:numPr>
          <w:ilvl w:val="0"/>
          <w:numId w:val="8"/>
        </w:numPr>
        <w:ind w:left="426" w:right="0"/>
      </w:pPr>
      <w:r w:rsidRPr="007F6DD8">
        <w:t xml:space="preserve">Menggunakan selinder ganda yang dapat menahan </w:t>
      </w:r>
      <w:r w:rsidRPr="00F4200D">
        <w:rPr>
          <w:i/>
        </w:rPr>
        <w:t xml:space="preserve">pressure </w:t>
      </w:r>
      <w:r w:rsidRPr="007F6DD8">
        <w:t>yang tinggi</w:t>
      </w:r>
      <w:r>
        <w:t>.</w:t>
      </w:r>
    </w:p>
    <w:p w:rsidR="007F6DD8" w:rsidRPr="007F6DD8" w:rsidRDefault="007F6DD8" w:rsidP="007F6DD8">
      <w:pPr>
        <w:pStyle w:val="ListParagraph"/>
        <w:numPr>
          <w:ilvl w:val="0"/>
          <w:numId w:val="8"/>
        </w:numPr>
        <w:ind w:left="426" w:right="0"/>
      </w:pPr>
      <w:r w:rsidRPr="007F6DD8">
        <w:t>Menggunakan Pedal kaki untuk pengerakan Selinder ganda</w:t>
      </w:r>
    </w:p>
    <w:p w:rsidR="00ED5412" w:rsidRDefault="00090F25">
      <w:pPr>
        <w:ind w:left="-10" w:right="0" w:firstLine="427"/>
      </w:pPr>
      <w:r>
        <w:rPr>
          <w:noProof/>
          <w:lang w:val="id-ID" w:eastAsia="id-ID"/>
        </w:rPr>
        <w:lastRenderedPageBreak/>
        <w:drawing>
          <wp:inline distT="0" distB="0" distL="0" distR="0">
            <wp:extent cx="2012091" cy="2682617"/>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10-26 at 10.36.10.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15515" cy="2687182"/>
                    </a:xfrm>
                    <a:prstGeom prst="rect">
                      <a:avLst/>
                    </a:prstGeom>
                  </pic:spPr>
                </pic:pic>
              </a:graphicData>
            </a:graphic>
          </wp:inline>
        </w:drawing>
      </w:r>
    </w:p>
    <w:p w:rsidR="00152239" w:rsidRDefault="00C4595D" w:rsidP="00C4595D">
      <w:pPr>
        <w:ind w:left="-10" w:right="0" w:firstLine="10"/>
      </w:pPr>
      <w:r>
        <w:t xml:space="preserve">Gambar </w:t>
      </w:r>
      <w:proofErr w:type="gramStart"/>
      <w:r>
        <w:t xml:space="preserve">4 </w:t>
      </w:r>
      <w:r w:rsidR="007F6DD8">
        <w:t xml:space="preserve"> </w:t>
      </w:r>
      <w:r>
        <w:t>Penerapan</w:t>
      </w:r>
      <w:proofErr w:type="gramEnd"/>
      <w:r>
        <w:t xml:space="preserve"> mesin </w:t>
      </w:r>
      <w:r w:rsidR="009D0607" w:rsidRPr="009D0607">
        <w:rPr>
          <w:i/>
        </w:rPr>
        <w:t>Power</w:t>
      </w:r>
      <w:r w:rsidR="007F6DD8" w:rsidRPr="009D0607">
        <w:rPr>
          <w:i/>
        </w:rPr>
        <w:t xml:space="preserve"> Forging Hammer</w:t>
      </w:r>
      <w:r w:rsidR="00F4200D">
        <w:t xml:space="preserve"> kepada pandai besi UD UDM </w:t>
      </w:r>
      <w:r w:rsidR="00F4200D" w:rsidRPr="009D0607">
        <w:rPr>
          <w:i/>
        </w:rPr>
        <w:t>Service</w:t>
      </w:r>
    </w:p>
    <w:p w:rsidR="00152239" w:rsidRDefault="00152239" w:rsidP="00C4595D">
      <w:pPr>
        <w:ind w:left="-10" w:right="0" w:firstLine="10"/>
      </w:pPr>
    </w:p>
    <w:p w:rsidR="00C4595D" w:rsidRDefault="00637BD2" w:rsidP="00637BD2">
      <w:pPr>
        <w:ind w:left="-10" w:right="0" w:firstLine="10"/>
        <w:rPr>
          <w:b/>
        </w:rPr>
      </w:pPr>
      <w:r w:rsidRPr="00637BD2">
        <w:rPr>
          <w:b/>
        </w:rPr>
        <w:t xml:space="preserve">Penerapan </w:t>
      </w:r>
      <w:r w:rsidRPr="007172C6">
        <w:rPr>
          <w:b/>
          <w:i/>
        </w:rPr>
        <w:t xml:space="preserve">Mesin Pneumatic Power Forging </w:t>
      </w:r>
      <w:proofErr w:type="gramStart"/>
      <w:r w:rsidRPr="007172C6">
        <w:rPr>
          <w:b/>
          <w:i/>
        </w:rPr>
        <w:t>Hammer</w:t>
      </w:r>
      <w:r>
        <w:rPr>
          <w:b/>
        </w:rPr>
        <w:t xml:space="preserve">  </w:t>
      </w:r>
      <w:r w:rsidRPr="00637BD2">
        <w:rPr>
          <w:b/>
        </w:rPr>
        <w:t>langsung</w:t>
      </w:r>
      <w:proofErr w:type="gramEnd"/>
      <w:r w:rsidRPr="00637BD2">
        <w:rPr>
          <w:b/>
        </w:rPr>
        <w:t xml:space="preserve"> ke lapangan</w:t>
      </w:r>
      <w:r w:rsidR="00C4595D">
        <w:rPr>
          <w:b/>
        </w:rPr>
        <w:t xml:space="preserve"> Pandai Besi </w:t>
      </w:r>
    </w:p>
    <w:p w:rsidR="00AE5228" w:rsidRDefault="00152239" w:rsidP="00AE5228">
      <w:pPr>
        <w:ind w:left="-10" w:right="0" w:firstLine="10"/>
      </w:pPr>
      <w:r>
        <w:rPr>
          <w:b/>
        </w:rPr>
        <w:tab/>
      </w:r>
      <w:r w:rsidR="00D840B3">
        <w:t xml:space="preserve">Dari hasil tersebut bahwa </w:t>
      </w:r>
      <w:r w:rsidR="00AE5228">
        <w:t xml:space="preserve">kerja </w:t>
      </w:r>
      <w:proofErr w:type="gramStart"/>
      <w:r w:rsidR="00AE5228">
        <w:t>sama</w:t>
      </w:r>
      <w:proofErr w:type="gramEnd"/>
      <w:r w:rsidR="00AE5228">
        <w:t xml:space="preserve"> pada anggota mitra yang ikut dalam kegiatan pengabdian ini </w:t>
      </w:r>
    </w:p>
    <w:p w:rsidR="00AE5228" w:rsidRPr="007F6DD8" w:rsidRDefault="008A736C" w:rsidP="00637BD2">
      <w:pPr>
        <w:ind w:left="-10" w:right="0" w:firstLine="10"/>
        <w:rPr>
          <w:b/>
        </w:rPr>
      </w:pPr>
      <w:proofErr w:type="gramStart"/>
      <w:r>
        <w:t>berlajan</w:t>
      </w:r>
      <w:proofErr w:type="gramEnd"/>
      <w:r>
        <w:t xml:space="preserve"> dengan</w:t>
      </w:r>
      <w:r w:rsidR="00FA2664">
        <w:t xml:space="preserve"> </w:t>
      </w:r>
      <w:r>
        <w:t>lancar</w:t>
      </w:r>
      <w:r w:rsidR="00AE5228">
        <w:t>.</w:t>
      </w:r>
      <w:r w:rsidR="007172C6">
        <w:t xml:space="preserve"> </w:t>
      </w:r>
      <w:r w:rsidR="00AE5228">
        <w:t xml:space="preserve"> Dalam situasi ini mengajak kepada seluruh masyarakat dan khususnya para pandai besi aceh barat, untuk tetap produktififas</w:t>
      </w:r>
      <w:r w:rsidR="004203EB">
        <w:t xml:space="preserve"> dalam </w:t>
      </w:r>
      <w:proofErr w:type="gramStart"/>
      <w:r w:rsidR="004203EB">
        <w:t xml:space="preserve">meningkatkan </w:t>
      </w:r>
      <w:r w:rsidR="00AE5228">
        <w:t xml:space="preserve"> pandai</w:t>
      </w:r>
      <w:proofErr w:type="gramEnd"/>
      <w:r w:rsidR="00AE5228">
        <w:t xml:space="preserve"> besi </w:t>
      </w:r>
    </w:p>
    <w:p w:rsidR="00C4595D" w:rsidRDefault="00C4595D" w:rsidP="00D3703B">
      <w:pPr>
        <w:rPr>
          <w:b/>
        </w:rPr>
      </w:pPr>
      <w:r>
        <w:rPr>
          <w:b/>
          <w:noProof/>
          <w:lang w:val="id-ID" w:eastAsia="id-ID"/>
        </w:rPr>
        <w:drawing>
          <wp:inline distT="0" distB="0" distL="0" distR="0">
            <wp:extent cx="2496185" cy="1871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10-26 at 10.45.43.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96185" cy="1871980"/>
                    </a:xfrm>
                    <a:prstGeom prst="rect">
                      <a:avLst/>
                    </a:prstGeom>
                  </pic:spPr>
                </pic:pic>
              </a:graphicData>
            </a:graphic>
          </wp:inline>
        </w:drawing>
      </w:r>
    </w:p>
    <w:p w:rsidR="004203EB" w:rsidRDefault="004203EB" w:rsidP="004203EB">
      <w:pPr>
        <w:ind w:left="-10" w:right="0" w:firstLine="10"/>
      </w:pPr>
      <w:r>
        <w:lastRenderedPageBreak/>
        <w:t xml:space="preserve">Gambar </w:t>
      </w:r>
      <w:proofErr w:type="gramStart"/>
      <w:r>
        <w:t xml:space="preserve">5  </w:t>
      </w:r>
      <w:r w:rsidR="007172C6">
        <w:t>sosialisasi</w:t>
      </w:r>
      <w:proofErr w:type="gramEnd"/>
      <w:r w:rsidR="007172C6">
        <w:t xml:space="preserve"> </w:t>
      </w:r>
      <w:r>
        <w:t xml:space="preserve">Penerapan </w:t>
      </w:r>
      <w:r w:rsidRPr="007172C6">
        <w:rPr>
          <w:i/>
        </w:rPr>
        <w:t>mesin  Forging Hammer</w:t>
      </w:r>
      <w:r>
        <w:t xml:space="preserve"> kepada pandai besi.</w:t>
      </w:r>
    </w:p>
    <w:p w:rsidR="00C4595D" w:rsidRDefault="00C4595D" w:rsidP="00D3703B">
      <w:pPr>
        <w:rPr>
          <w:b/>
        </w:rPr>
      </w:pPr>
      <w:r>
        <w:rPr>
          <w:b/>
        </w:rPr>
        <w:t xml:space="preserve"> </w:t>
      </w:r>
    </w:p>
    <w:p w:rsidR="00C13538" w:rsidRDefault="003717A7" w:rsidP="00D3703B">
      <w:r w:rsidRPr="003717A7">
        <w:t xml:space="preserve"> Hal ini di sebabkan kebanyakan para pandai Besi di Kabupaten Aceh Barat dan Aceh keseluruhan masing menempah besi dengan cara Tradisional dari </w:t>
      </w:r>
      <w:r>
        <w:t>a</w:t>
      </w:r>
      <w:r w:rsidR="007172C6">
        <w:t>wal tahap pembakaran</w:t>
      </w:r>
      <w:r w:rsidRPr="003717A7">
        <w:t xml:space="preserve"> besi masing </w:t>
      </w:r>
      <w:proofErr w:type="gramStart"/>
      <w:r w:rsidRPr="003717A7">
        <w:t>mengunakan</w:t>
      </w:r>
      <w:r w:rsidR="00F4200D">
        <w:t xml:space="preserve"> </w:t>
      </w:r>
      <w:r w:rsidRPr="003717A7">
        <w:t xml:space="preserve"> api</w:t>
      </w:r>
      <w:proofErr w:type="gramEnd"/>
      <w:r w:rsidRPr="003717A7">
        <w:t xml:space="preserve"> </w:t>
      </w:r>
      <w:r w:rsidR="00F4200D">
        <w:t xml:space="preserve"> dari </w:t>
      </w:r>
      <w:r w:rsidRPr="003717A7">
        <w:t>arang yang di bakar</w:t>
      </w:r>
      <w:r>
        <w:t xml:space="preserve"> </w:t>
      </w:r>
      <w:r w:rsidRPr="003717A7">
        <w:t xml:space="preserve"> hinga ke proses </w:t>
      </w:r>
      <w:r>
        <w:t xml:space="preserve"> </w:t>
      </w:r>
      <w:r w:rsidRPr="003717A7">
        <w:t>tempat masih mengunakan Palu untuk memipih Besih menjadi tipis dan tajam</w:t>
      </w:r>
      <w:r>
        <w:t xml:space="preserve">. </w:t>
      </w:r>
      <w:r w:rsidR="004203EB">
        <w:t xml:space="preserve">Dengan adanya pengabdian </w:t>
      </w:r>
      <w:r>
        <w:t xml:space="preserve">ini sangat </w:t>
      </w:r>
      <w:proofErr w:type="gramStart"/>
      <w:r>
        <w:t xml:space="preserve">membatu </w:t>
      </w:r>
      <w:r w:rsidR="004203EB">
        <w:t xml:space="preserve"> </w:t>
      </w:r>
      <w:r w:rsidR="00C13538" w:rsidRPr="00C13538">
        <w:t>meningkatkan</w:t>
      </w:r>
      <w:proofErr w:type="gramEnd"/>
      <w:r w:rsidR="00C13538" w:rsidRPr="00C13538">
        <w:t xml:space="preserve"> hasi</w:t>
      </w:r>
      <w:r w:rsidR="00C13538">
        <w:t>l</w:t>
      </w:r>
      <w:r w:rsidR="00C13538" w:rsidRPr="00C13538">
        <w:t xml:space="preserve"> produksi </w:t>
      </w:r>
      <w:r w:rsidR="00C13538">
        <w:t xml:space="preserve">dan </w:t>
      </w:r>
      <w:r w:rsidR="00C13538" w:rsidRPr="00C13538">
        <w:t xml:space="preserve">peningkatan </w:t>
      </w:r>
      <w:r w:rsidR="00C90B6F">
        <w:t>pemasara</w:t>
      </w:r>
      <w:r w:rsidR="00C13538" w:rsidRPr="00C13538">
        <w:t>n dan P</w:t>
      </w:r>
      <w:r w:rsidR="00C13538">
        <w:t>romosi untuk hasil karya mereka</w:t>
      </w:r>
      <w:r w:rsidR="00C13538" w:rsidRPr="00C13538">
        <w:t xml:space="preserve"> agar produk mereka dapat di terima oleh pasar tradional dan modern</w:t>
      </w:r>
      <w:r w:rsidR="00C13538">
        <w:t>.</w:t>
      </w:r>
    </w:p>
    <w:p w:rsidR="003717A7" w:rsidRDefault="003717A7" w:rsidP="00D3703B">
      <w:pPr>
        <w:rPr>
          <w:b/>
        </w:rPr>
      </w:pPr>
    </w:p>
    <w:p w:rsidR="008943A9" w:rsidRPr="006E532C" w:rsidRDefault="00C011DB" w:rsidP="00D3703B">
      <w:pPr>
        <w:rPr>
          <w:b/>
        </w:rPr>
      </w:pPr>
      <w:r w:rsidRPr="006E532C">
        <w:rPr>
          <w:b/>
        </w:rPr>
        <w:t xml:space="preserve">PENUTUP </w:t>
      </w:r>
    </w:p>
    <w:p w:rsidR="008943A9" w:rsidRDefault="00C011DB">
      <w:pPr>
        <w:spacing w:after="45"/>
        <w:ind w:left="-10" w:right="0" w:firstLine="427"/>
      </w:pPr>
      <w:r>
        <w:t xml:space="preserve">Berdasarkan hasil pengabdian yang telah dilaksanakan, maka diperoleh kesimpulan sebagai </w:t>
      </w:r>
      <w:proofErr w:type="gramStart"/>
      <w:r>
        <w:t>berikut :</w:t>
      </w:r>
      <w:proofErr w:type="gramEnd"/>
      <w:r>
        <w:t xml:space="preserve"> </w:t>
      </w:r>
    </w:p>
    <w:p w:rsidR="006E532C" w:rsidRDefault="006E532C" w:rsidP="006E532C">
      <w:pPr>
        <w:numPr>
          <w:ilvl w:val="0"/>
          <w:numId w:val="3"/>
        </w:numPr>
        <w:ind w:right="0" w:hanging="361"/>
      </w:pPr>
      <w:r>
        <w:t xml:space="preserve">Untuk pengerjaan </w:t>
      </w:r>
      <w:r w:rsidRPr="006E532C">
        <w:rPr>
          <w:bCs/>
          <w:szCs w:val="24"/>
        </w:rPr>
        <w:t xml:space="preserve">mesin </w:t>
      </w:r>
      <w:r w:rsidRPr="006E532C">
        <w:rPr>
          <w:i/>
          <w:szCs w:val="24"/>
          <w:shd w:val="clear" w:color="auto" w:fill="FFFFFF"/>
        </w:rPr>
        <w:t>Pneumatic Power Forging Hammer</w:t>
      </w:r>
      <w:r w:rsidRPr="006E532C">
        <w:rPr>
          <w:bCs/>
          <w:szCs w:val="24"/>
        </w:rPr>
        <w:t xml:space="preserve">  </w:t>
      </w:r>
      <w:r>
        <w:t xml:space="preserve">sangat diperlukan untuk </w:t>
      </w:r>
      <w:r w:rsidR="007172C6">
        <w:t>meningkatkan produktivitas pandai besi</w:t>
      </w:r>
    </w:p>
    <w:p w:rsidR="00951A0E" w:rsidRDefault="00951A0E" w:rsidP="006E532C">
      <w:pPr>
        <w:numPr>
          <w:ilvl w:val="0"/>
          <w:numId w:val="3"/>
        </w:numPr>
        <w:ind w:right="0" w:hanging="361"/>
      </w:pPr>
      <w:r>
        <w:t xml:space="preserve">Motivasi, </w:t>
      </w:r>
      <w:r w:rsidRPr="00F4200D">
        <w:rPr>
          <w:i/>
        </w:rPr>
        <w:t>antusiasme</w:t>
      </w:r>
      <w:r>
        <w:t xml:space="preserve"> serta tingginya partisipasi dari mitra dalam kegiatan pengabdian yang telah dilakukan memberikan dampak positif bagi pelaksanaan dan keberlanjutan program.</w:t>
      </w:r>
    </w:p>
    <w:p w:rsidR="00951A0E" w:rsidRPr="00951A0E" w:rsidRDefault="00153FD1" w:rsidP="006E532C">
      <w:pPr>
        <w:numPr>
          <w:ilvl w:val="0"/>
          <w:numId w:val="3"/>
        </w:numPr>
        <w:ind w:right="0" w:hanging="361"/>
      </w:pPr>
      <w:r>
        <w:lastRenderedPageBreak/>
        <w:t>Pembu</w:t>
      </w:r>
      <w:r w:rsidR="00951A0E">
        <w:t xml:space="preserve">atan </w:t>
      </w:r>
      <w:r w:rsidRPr="006E532C">
        <w:rPr>
          <w:bCs/>
          <w:szCs w:val="24"/>
        </w:rPr>
        <w:t xml:space="preserve">mesin </w:t>
      </w:r>
      <w:r w:rsidRPr="006E532C">
        <w:rPr>
          <w:i/>
          <w:szCs w:val="24"/>
          <w:shd w:val="clear" w:color="auto" w:fill="FFFFFF"/>
        </w:rPr>
        <w:t xml:space="preserve">Pneumatic </w:t>
      </w:r>
      <w:r w:rsidR="00981BDF">
        <w:rPr>
          <w:i/>
          <w:szCs w:val="24"/>
          <w:shd w:val="clear" w:color="auto" w:fill="FFFFFF"/>
        </w:rPr>
        <w:t xml:space="preserve">  </w:t>
      </w:r>
      <w:r w:rsidRPr="006E532C">
        <w:rPr>
          <w:i/>
          <w:szCs w:val="24"/>
          <w:shd w:val="clear" w:color="auto" w:fill="FFFFFF"/>
        </w:rPr>
        <w:t>Power Forging Hammer</w:t>
      </w:r>
      <w:r w:rsidRPr="006E532C">
        <w:rPr>
          <w:bCs/>
          <w:szCs w:val="24"/>
        </w:rPr>
        <w:t xml:space="preserve"> </w:t>
      </w:r>
      <w:proofErr w:type="gramStart"/>
      <w:r w:rsidR="007172C6">
        <w:rPr>
          <w:bCs/>
          <w:szCs w:val="24"/>
        </w:rPr>
        <w:t xml:space="preserve">untuk </w:t>
      </w:r>
      <w:r>
        <w:rPr>
          <w:bCs/>
          <w:szCs w:val="24"/>
        </w:rPr>
        <w:t xml:space="preserve"> </w:t>
      </w:r>
      <w:r w:rsidR="007172C6">
        <w:rPr>
          <w:bCs/>
          <w:szCs w:val="24"/>
        </w:rPr>
        <w:t>meningkatkan</w:t>
      </w:r>
      <w:proofErr w:type="gramEnd"/>
      <w:r w:rsidR="007172C6">
        <w:rPr>
          <w:bCs/>
          <w:szCs w:val="24"/>
        </w:rPr>
        <w:t xml:space="preserve"> pengetahuan </w:t>
      </w:r>
      <w:r w:rsidR="00951A0E">
        <w:t>pemahaman</w:t>
      </w:r>
      <w:r w:rsidR="007172C6">
        <w:t xml:space="preserve"> dan </w:t>
      </w:r>
      <w:r w:rsidR="00951A0E">
        <w:t xml:space="preserve"> teknologi </w:t>
      </w:r>
      <w:r>
        <w:t xml:space="preserve">tepat guna </w:t>
      </w:r>
      <w:r w:rsidR="00951A0E">
        <w:t xml:space="preserve">dapat diserap dengan baik </w:t>
      </w:r>
      <w:r>
        <w:t>o</w:t>
      </w:r>
      <w:r w:rsidR="007172C6">
        <w:t>l</w:t>
      </w:r>
      <w:r>
        <w:t>eh pandai besi.</w:t>
      </w:r>
    </w:p>
    <w:p w:rsidR="006E532C" w:rsidRPr="006E532C" w:rsidRDefault="006E532C" w:rsidP="006E532C">
      <w:pPr>
        <w:numPr>
          <w:ilvl w:val="0"/>
          <w:numId w:val="3"/>
        </w:numPr>
        <w:ind w:right="0" w:hanging="361"/>
      </w:pPr>
      <w:r>
        <w:t>Dari proses ini dapat diambil kesimpulan alat ini ber</w:t>
      </w:r>
      <w:r w:rsidR="007172C6">
        <w:t>fungsi dengan baik pada penumbu</w:t>
      </w:r>
      <w:r>
        <w:t xml:space="preserve">kan menggunakan tenaga angin saat sehinga dapat diterapkan pada produk pandai besi usaha </w:t>
      </w:r>
      <w:r w:rsidR="009D0607">
        <w:rPr>
          <w:szCs w:val="24"/>
          <w:shd w:val="clear" w:color="auto" w:fill="FFFFFF"/>
          <w:lang w:val="en-ID"/>
        </w:rPr>
        <w:t>UDM</w:t>
      </w:r>
      <w:r w:rsidR="007172C6">
        <w:rPr>
          <w:szCs w:val="24"/>
          <w:shd w:val="clear" w:color="auto" w:fill="FFFFFF"/>
          <w:lang w:val="en-ID"/>
        </w:rPr>
        <w:t xml:space="preserve"> </w:t>
      </w:r>
      <w:r w:rsidR="009D0607" w:rsidRPr="009D0607">
        <w:rPr>
          <w:i/>
          <w:szCs w:val="24"/>
          <w:shd w:val="clear" w:color="auto" w:fill="FFFFFF"/>
          <w:lang w:val="en-ID"/>
        </w:rPr>
        <w:t>Service</w:t>
      </w:r>
    </w:p>
    <w:p w:rsidR="008943A9" w:rsidRDefault="008943A9">
      <w:pPr>
        <w:spacing w:after="53" w:line="259" w:lineRule="auto"/>
        <w:ind w:left="361" w:right="0" w:firstLine="0"/>
        <w:jc w:val="left"/>
      </w:pPr>
    </w:p>
    <w:p w:rsidR="008943A9" w:rsidRDefault="00C011DB">
      <w:pPr>
        <w:pStyle w:val="Heading1"/>
        <w:spacing w:after="174"/>
        <w:ind w:left="-5" w:right="0"/>
      </w:pPr>
      <w:r>
        <w:t>DAFTAR PUSTAKA</w:t>
      </w:r>
      <w:r>
        <w:rPr>
          <w:b w:val="0"/>
        </w:rPr>
        <w:t xml:space="preserve"> </w:t>
      </w:r>
    </w:p>
    <w:p w:rsidR="006E532C" w:rsidRPr="006E532C" w:rsidRDefault="00C011DB" w:rsidP="006E532C">
      <w:pPr>
        <w:spacing w:after="160" w:line="236" w:lineRule="auto"/>
        <w:ind w:left="475" w:right="0" w:hanging="490"/>
        <w:rPr>
          <w:i/>
        </w:rPr>
      </w:pPr>
      <w:proofErr w:type="gramStart"/>
      <w:r>
        <w:t>Ashari.</w:t>
      </w:r>
      <w:proofErr w:type="gramEnd"/>
      <w:r>
        <w:t xml:space="preserve"> 2012. </w:t>
      </w:r>
      <w:r>
        <w:rPr>
          <w:i/>
        </w:rPr>
        <w:t xml:space="preserve">Pangan Merupakan </w:t>
      </w:r>
      <w:r w:rsidR="006E532C" w:rsidRPr="006E532C">
        <w:rPr>
          <w:i/>
        </w:rPr>
        <w:t xml:space="preserve">Adriansyah, Junaidi, A. Z. 2013. Rancang Bangun Mesin Tempa Sistem Spring Hammer </w:t>
      </w:r>
      <w:r w:rsidR="006E532C" w:rsidRPr="006E532C">
        <w:rPr>
          <w:i/>
        </w:rPr>
        <w:tab/>
        <w:t xml:space="preserve">Untuk Peningkatan Kwalitas dan Produktivitas Logam Tempa Pada Industri Kecil </w:t>
      </w:r>
      <w:r w:rsidR="006E532C" w:rsidRPr="006E532C">
        <w:rPr>
          <w:i/>
        </w:rPr>
        <w:tab/>
        <w:t xml:space="preserve">Pandai Besi Design of machine Forging Hammer Spring Systems for Improving </w:t>
      </w:r>
      <w:r w:rsidR="006E532C" w:rsidRPr="006E532C">
        <w:rPr>
          <w:i/>
        </w:rPr>
        <w:tab/>
        <w:t xml:space="preserve">Productivity and Quality </w:t>
      </w:r>
      <w:proofErr w:type="gramStart"/>
      <w:r w:rsidR="006E532C" w:rsidRPr="006E532C">
        <w:rPr>
          <w:i/>
        </w:rPr>
        <w:t>of  Metal</w:t>
      </w:r>
      <w:proofErr w:type="gramEnd"/>
      <w:r w:rsidR="006E532C" w:rsidRPr="006E532C">
        <w:rPr>
          <w:i/>
        </w:rPr>
        <w:t xml:space="preserve"> Forging On mall Indust  Poli Rekayasa, 8 April, </w:t>
      </w:r>
      <w:r w:rsidR="006E532C" w:rsidRPr="006E532C">
        <w:rPr>
          <w:i/>
        </w:rPr>
        <w:tab/>
        <w:t xml:space="preserve">hal. </w:t>
      </w:r>
      <w:proofErr w:type="gramStart"/>
      <w:r w:rsidR="006E532C" w:rsidRPr="006E532C">
        <w:rPr>
          <w:i/>
        </w:rPr>
        <w:t>1–7.</w:t>
      </w:r>
      <w:proofErr w:type="gramEnd"/>
    </w:p>
    <w:p w:rsidR="006E532C" w:rsidRPr="006E532C" w:rsidRDefault="006E532C" w:rsidP="006E532C">
      <w:pPr>
        <w:spacing w:after="160" w:line="236" w:lineRule="auto"/>
        <w:ind w:left="475" w:right="0" w:hanging="490"/>
        <w:rPr>
          <w:i/>
        </w:rPr>
      </w:pPr>
      <w:proofErr w:type="gramStart"/>
      <w:r w:rsidRPr="006E532C">
        <w:rPr>
          <w:i/>
        </w:rPr>
        <w:t>Ahyari, A. 2002.</w:t>
      </w:r>
      <w:proofErr w:type="gramEnd"/>
      <w:r w:rsidRPr="006E532C">
        <w:rPr>
          <w:i/>
        </w:rPr>
        <w:t xml:space="preserve"> Manajemen Produksi</w:t>
      </w:r>
      <w:proofErr w:type="gramStart"/>
      <w:r w:rsidRPr="006E532C">
        <w:rPr>
          <w:i/>
        </w:rPr>
        <w:t>,perencanaan</w:t>
      </w:r>
      <w:proofErr w:type="gramEnd"/>
      <w:r w:rsidRPr="006E532C">
        <w:rPr>
          <w:i/>
        </w:rPr>
        <w:t xml:space="preserve"> dan pengendalian. </w:t>
      </w:r>
      <w:proofErr w:type="gramStart"/>
      <w:r w:rsidRPr="006E532C">
        <w:rPr>
          <w:i/>
        </w:rPr>
        <w:t>edisi</w:t>
      </w:r>
      <w:proofErr w:type="gramEnd"/>
      <w:r w:rsidRPr="006E532C">
        <w:rPr>
          <w:i/>
        </w:rPr>
        <w:t xml:space="preserve"> 1. </w:t>
      </w:r>
      <w:r w:rsidRPr="006E532C">
        <w:rPr>
          <w:i/>
        </w:rPr>
        <w:tab/>
      </w:r>
      <w:proofErr w:type="gramStart"/>
      <w:r w:rsidRPr="006E532C">
        <w:rPr>
          <w:i/>
        </w:rPr>
        <w:t>Yogyakarta.</w:t>
      </w:r>
      <w:proofErr w:type="gramEnd"/>
    </w:p>
    <w:p w:rsidR="006E532C" w:rsidRPr="006E532C" w:rsidRDefault="006E532C" w:rsidP="006E532C">
      <w:pPr>
        <w:spacing w:after="160" w:line="236" w:lineRule="auto"/>
        <w:ind w:left="475" w:right="0" w:hanging="490"/>
        <w:rPr>
          <w:i/>
        </w:rPr>
      </w:pPr>
      <w:r w:rsidRPr="006E532C">
        <w:rPr>
          <w:i/>
        </w:rPr>
        <w:t xml:space="preserve">Anditha, F. I., Kabul, T. dan Ym, W. 2017. </w:t>
      </w:r>
      <w:proofErr w:type="gramStart"/>
      <w:r w:rsidRPr="006E532C">
        <w:rPr>
          <w:i/>
        </w:rPr>
        <w:t xml:space="preserve">Perancangan dan Simulasi Elektro Pneumatik </w:t>
      </w:r>
      <w:r w:rsidRPr="006E532C">
        <w:rPr>
          <w:i/>
        </w:rPr>
        <w:tab/>
        <w:t>Holder Machinism Pada Sheet Metal Shearing Machine, Profisiensi, 5(1), hal.</w:t>
      </w:r>
      <w:proofErr w:type="gramEnd"/>
      <w:r w:rsidRPr="006E532C">
        <w:rPr>
          <w:i/>
        </w:rPr>
        <w:t xml:space="preserve"> 51–</w:t>
      </w:r>
      <w:r w:rsidRPr="006E532C">
        <w:rPr>
          <w:i/>
        </w:rPr>
        <w:tab/>
        <w:t>60.</w:t>
      </w:r>
    </w:p>
    <w:p w:rsidR="006E532C" w:rsidRPr="006E532C" w:rsidRDefault="006E532C" w:rsidP="006E532C">
      <w:pPr>
        <w:spacing w:after="160" w:line="236" w:lineRule="auto"/>
        <w:ind w:left="475" w:right="0" w:hanging="490"/>
        <w:rPr>
          <w:i/>
        </w:rPr>
      </w:pPr>
      <w:proofErr w:type="gramStart"/>
      <w:r w:rsidRPr="006E532C">
        <w:rPr>
          <w:i/>
        </w:rPr>
        <w:t>Antoni, A., &amp; St, A. 2009.</w:t>
      </w:r>
      <w:proofErr w:type="gramEnd"/>
      <w:r w:rsidRPr="006E532C">
        <w:rPr>
          <w:i/>
        </w:rPr>
        <w:t xml:space="preserve"> Perancangan Simulasi Sistem Pergerakan </w:t>
      </w:r>
      <w:r w:rsidRPr="006E532C">
        <w:rPr>
          <w:i/>
        </w:rPr>
        <w:lastRenderedPageBreak/>
        <w:t xml:space="preserve">Dengan </w:t>
      </w:r>
      <w:r w:rsidRPr="006E532C">
        <w:rPr>
          <w:i/>
        </w:rPr>
        <w:tab/>
        <w:t xml:space="preserve">Pengontrolan Pneumatik Untuk Mesin Pengamplas Kayu Otomatis,” Rekayasa </w:t>
      </w:r>
      <w:r w:rsidRPr="006E532C">
        <w:rPr>
          <w:i/>
        </w:rPr>
        <w:tab/>
        <w:t xml:space="preserve">Sriwijaya, No. 3, Vol, hal. </w:t>
      </w:r>
      <w:proofErr w:type="gramStart"/>
      <w:r w:rsidRPr="006E532C">
        <w:rPr>
          <w:i/>
        </w:rPr>
        <w:t>21–28.</w:t>
      </w:r>
      <w:proofErr w:type="gramEnd"/>
    </w:p>
    <w:p w:rsidR="006E532C" w:rsidRPr="006E532C" w:rsidRDefault="006E532C" w:rsidP="006E532C">
      <w:pPr>
        <w:spacing w:after="160" w:line="236" w:lineRule="auto"/>
        <w:ind w:left="475" w:right="0" w:hanging="490"/>
        <w:rPr>
          <w:i/>
        </w:rPr>
      </w:pPr>
      <w:r w:rsidRPr="006E532C">
        <w:rPr>
          <w:i/>
        </w:rPr>
        <w:t>Budiarso, H. 2015 Sistem Fluida Prinsip Dasar Penerapan Mesin Fluida</w:t>
      </w:r>
      <w:proofErr w:type="gramStart"/>
      <w:r w:rsidRPr="006E532C">
        <w:rPr>
          <w:i/>
        </w:rPr>
        <w:t>,Sistem</w:t>
      </w:r>
      <w:proofErr w:type="gramEnd"/>
      <w:r w:rsidRPr="006E532C">
        <w:rPr>
          <w:i/>
        </w:rPr>
        <w:t xml:space="preserve"> </w:t>
      </w:r>
      <w:r w:rsidRPr="006E532C">
        <w:rPr>
          <w:i/>
        </w:rPr>
        <w:tab/>
        <w:t>Hidrolik,dan Pneumatik. Jakarta: ERLANGGA. Tersedia pada: erlangga.co.id.</w:t>
      </w:r>
    </w:p>
    <w:p w:rsidR="006E532C" w:rsidRPr="006E532C" w:rsidRDefault="006E532C" w:rsidP="006E532C">
      <w:pPr>
        <w:spacing w:after="160" w:line="236" w:lineRule="auto"/>
        <w:ind w:left="475" w:right="0" w:hanging="490"/>
        <w:rPr>
          <w:i/>
        </w:rPr>
      </w:pPr>
      <w:proofErr w:type="gramStart"/>
      <w:r w:rsidRPr="006E532C">
        <w:rPr>
          <w:i/>
        </w:rPr>
        <w:t>Daryanto (2010) Ketrampilan kejuruan teknik mekatronika.</w:t>
      </w:r>
      <w:proofErr w:type="gramEnd"/>
      <w:r w:rsidRPr="006E532C">
        <w:rPr>
          <w:i/>
        </w:rPr>
        <w:t xml:space="preserve"> Bandung: Pt.Sarana </w:t>
      </w:r>
      <w:r w:rsidRPr="006E532C">
        <w:rPr>
          <w:i/>
        </w:rPr>
        <w:tab/>
        <w:t>Tutorial Nurani Sejahtera. Tersedia pada: http:www.yrama-</w:t>
      </w:r>
      <w:r w:rsidRPr="006E532C">
        <w:rPr>
          <w:i/>
        </w:rPr>
        <w:tab/>
        <w:t>widya.co.id.</w:t>
      </w:r>
    </w:p>
    <w:p w:rsidR="006E532C" w:rsidRPr="006E532C" w:rsidRDefault="006E532C" w:rsidP="006E532C">
      <w:pPr>
        <w:spacing w:after="160" w:line="236" w:lineRule="auto"/>
        <w:ind w:left="475" w:right="0" w:hanging="490"/>
        <w:rPr>
          <w:i/>
        </w:rPr>
      </w:pPr>
      <w:proofErr w:type="gramStart"/>
      <w:r w:rsidRPr="006E532C">
        <w:rPr>
          <w:i/>
        </w:rPr>
        <w:t>Makvana, S., Lashkari, N. dan Ram, K. 2018.</w:t>
      </w:r>
      <w:proofErr w:type="gramEnd"/>
      <w:r w:rsidRPr="006E532C">
        <w:rPr>
          <w:i/>
        </w:rPr>
        <w:t xml:space="preserve"> Modification and Fabrication of Simple </w:t>
      </w:r>
      <w:r w:rsidRPr="006E532C">
        <w:rPr>
          <w:i/>
        </w:rPr>
        <w:tab/>
        <w:t>Power Hammer Machine</w:t>
      </w:r>
      <w:proofErr w:type="gramStart"/>
      <w:r w:rsidRPr="006E532C">
        <w:rPr>
          <w:i/>
        </w:rPr>
        <w:t>,  6</w:t>
      </w:r>
      <w:proofErr w:type="gramEnd"/>
      <w:r w:rsidRPr="006E532C">
        <w:rPr>
          <w:i/>
        </w:rPr>
        <w:t>(02), hal. 2114–2116.</w:t>
      </w:r>
    </w:p>
    <w:p w:rsidR="006E532C" w:rsidRPr="006E532C" w:rsidRDefault="006E532C" w:rsidP="006E532C">
      <w:pPr>
        <w:spacing w:after="160" w:line="236" w:lineRule="auto"/>
        <w:ind w:left="475" w:right="0" w:hanging="490"/>
        <w:rPr>
          <w:i/>
        </w:rPr>
      </w:pPr>
      <w:proofErr w:type="gramStart"/>
      <w:r w:rsidRPr="006E532C">
        <w:rPr>
          <w:i/>
        </w:rPr>
        <w:t>Mardjuki  2009</w:t>
      </w:r>
      <w:proofErr w:type="gramEnd"/>
      <w:r w:rsidRPr="006E532C">
        <w:rPr>
          <w:i/>
        </w:rPr>
        <w:t>. Proses Forging Dengan Variasi Temperatur Pada Paduan</w:t>
      </w:r>
      <w:proofErr w:type="gramStart"/>
      <w:r w:rsidRPr="006E532C">
        <w:rPr>
          <w:i/>
        </w:rPr>
        <w:t>,  hal</w:t>
      </w:r>
      <w:proofErr w:type="gramEnd"/>
      <w:r w:rsidRPr="006E532C">
        <w:rPr>
          <w:i/>
        </w:rPr>
        <w:t xml:space="preserve">. </w:t>
      </w:r>
      <w:proofErr w:type="gramStart"/>
      <w:r w:rsidRPr="006E532C">
        <w:rPr>
          <w:i/>
        </w:rPr>
        <w:t>509–518.</w:t>
      </w:r>
      <w:proofErr w:type="gramEnd"/>
    </w:p>
    <w:p w:rsidR="006E532C" w:rsidRPr="006E532C" w:rsidRDefault="006E532C" w:rsidP="006E532C">
      <w:pPr>
        <w:spacing w:after="160" w:line="236" w:lineRule="auto"/>
        <w:ind w:left="475" w:right="0" w:hanging="490"/>
        <w:rPr>
          <w:i/>
        </w:rPr>
      </w:pPr>
      <w:r w:rsidRPr="006E532C">
        <w:rPr>
          <w:i/>
        </w:rPr>
        <w:t> </w:t>
      </w:r>
    </w:p>
    <w:p w:rsidR="006E532C" w:rsidRPr="006E532C" w:rsidRDefault="006E532C" w:rsidP="006E532C">
      <w:pPr>
        <w:spacing w:after="160" w:line="236" w:lineRule="auto"/>
        <w:ind w:left="475" w:right="0" w:hanging="490"/>
        <w:rPr>
          <w:i/>
        </w:rPr>
      </w:pPr>
      <w:r w:rsidRPr="006E532C">
        <w:rPr>
          <w:i/>
        </w:rPr>
        <w:t xml:space="preserve">Mr.Praveena R, Mr. Mujebur Rehaman 2019 Studi Pengembangan Mesin Tempa Die </w:t>
      </w:r>
      <w:r w:rsidRPr="006E532C">
        <w:rPr>
          <w:i/>
        </w:rPr>
        <w:tab/>
        <w:t xml:space="preserve">Terbuka Otomatis,” International Journal of Engineering Research &amp; Technology </w:t>
      </w:r>
      <w:r w:rsidRPr="006E532C">
        <w:rPr>
          <w:i/>
        </w:rPr>
        <w:tab/>
        <w:t>(IJERT), (ISSN: 2278-0181).</w:t>
      </w:r>
    </w:p>
    <w:p w:rsidR="006E532C" w:rsidRPr="006E532C" w:rsidRDefault="006E532C" w:rsidP="006E532C">
      <w:pPr>
        <w:spacing w:after="160" w:line="236" w:lineRule="auto"/>
        <w:ind w:left="475" w:right="0" w:hanging="490"/>
        <w:rPr>
          <w:i/>
        </w:rPr>
      </w:pPr>
      <w:r w:rsidRPr="006E532C">
        <w:rPr>
          <w:i/>
        </w:rPr>
        <w:t xml:space="preserve">Pamungkas, D. K. A. 2017. </w:t>
      </w:r>
      <w:proofErr w:type="gramStart"/>
      <w:r w:rsidRPr="006E532C">
        <w:rPr>
          <w:i/>
        </w:rPr>
        <w:t>Rancang Bangun Mesin Pencetak Batik Sistem Elektro-Pneumatik.</w:t>
      </w:r>
      <w:proofErr w:type="gramEnd"/>
      <w:r w:rsidRPr="006E532C">
        <w:rPr>
          <w:i/>
        </w:rPr>
        <w:t xml:space="preserve"> </w:t>
      </w:r>
      <w:proofErr w:type="gramStart"/>
      <w:r w:rsidRPr="006E532C">
        <w:rPr>
          <w:i/>
        </w:rPr>
        <w:t>Institut Teknologi Sepuluh Nopember Surabaya.</w:t>
      </w:r>
      <w:proofErr w:type="gramEnd"/>
    </w:p>
    <w:p w:rsidR="006E532C" w:rsidRPr="006E532C" w:rsidRDefault="006E532C" w:rsidP="006E532C">
      <w:pPr>
        <w:spacing w:after="160" w:line="236" w:lineRule="auto"/>
        <w:ind w:left="475" w:right="0" w:hanging="490"/>
        <w:rPr>
          <w:i/>
        </w:rPr>
      </w:pPr>
      <w:r w:rsidRPr="006E532C">
        <w:rPr>
          <w:i/>
        </w:rPr>
        <w:t xml:space="preserve">Reksohadiprojo, S. </w:t>
      </w:r>
      <w:proofErr w:type="gramStart"/>
      <w:r w:rsidRPr="006E532C">
        <w:rPr>
          <w:i/>
        </w:rPr>
        <w:t>2000  Manajemen</w:t>
      </w:r>
      <w:proofErr w:type="gramEnd"/>
      <w:r w:rsidRPr="006E532C">
        <w:rPr>
          <w:i/>
        </w:rPr>
        <w:t xml:space="preserve"> Produksi. </w:t>
      </w:r>
      <w:proofErr w:type="gramStart"/>
      <w:r w:rsidRPr="006E532C">
        <w:rPr>
          <w:i/>
        </w:rPr>
        <w:t>Edisi 4.</w:t>
      </w:r>
      <w:proofErr w:type="gramEnd"/>
      <w:r w:rsidRPr="006E532C">
        <w:rPr>
          <w:i/>
        </w:rPr>
        <w:t xml:space="preserve"> Yogyakarta: BPFE.</w:t>
      </w:r>
    </w:p>
    <w:p w:rsidR="006E532C" w:rsidRPr="006E532C" w:rsidRDefault="006E532C" w:rsidP="006E532C">
      <w:pPr>
        <w:spacing w:after="160" w:line="236" w:lineRule="auto"/>
        <w:ind w:left="475" w:right="0" w:hanging="490"/>
        <w:rPr>
          <w:i/>
        </w:rPr>
      </w:pPr>
      <w:r w:rsidRPr="006E532C">
        <w:rPr>
          <w:i/>
        </w:rPr>
        <w:t xml:space="preserve">Rochim </w:t>
      </w:r>
      <w:proofErr w:type="gramStart"/>
      <w:r w:rsidRPr="006E532C">
        <w:rPr>
          <w:i/>
        </w:rPr>
        <w:t>Taufiq  1993</w:t>
      </w:r>
      <w:proofErr w:type="gramEnd"/>
      <w:r w:rsidRPr="006E532C">
        <w:rPr>
          <w:i/>
        </w:rPr>
        <w:t xml:space="preserve">  Proses Permesinan. Jakarta: ERLANGGA.</w:t>
      </w:r>
    </w:p>
    <w:p w:rsidR="006E532C" w:rsidRPr="006E532C" w:rsidRDefault="006E532C" w:rsidP="006E532C">
      <w:pPr>
        <w:spacing w:after="160" w:line="236" w:lineRule="auto"/>
        <w:ind w:left="475" w:right="0" w:hanging="490"/>
        <w:rPr>
          <w:i/>
        </w:rPr>
      </w:pPr>
      <w:proofErr w:type="gramStart"/>
      <w:r w:rsidRPr="006E532C">
        <w:rPr>
          <w:i/>
        </w:rPr>
        <w:lastRenderedPageBreak/>
        <w:t xml:space="preserve">Sitepu, A. S. 2017 Analisa Aliran Fluida Pada Selang Udara Alat Uji Impact Sistem </w:t>
      </w:r>
      <w:r w:rsidRPr="006E532C">
        <w:rPr>
          <w:i/>
        </w:rPr>
        <w:tab/>
        <w:t>Pneumatik Kapasitas 220psi.</w:t>
      </w:r>
      <w:proofErr w:type="gramEnd"/>
      <w:r w:rsidRPr="006E532C">
        <w:rPr>
          <w:i/>
        </w:rPr>
        <w:t xml:space="preserve"> </w:t>
      </w:r>
      <w:proofErr w:type="gramStart"/>
      <w:r w:rsidRPr="006E532C">
        <w:rPr>
          <w:i/>
        </w:rPr>
        <w:t>Medan Area.</w:t>
      </w:r>
      <w:proofErr w:type="gramEnd"/>
    </w:p>
    <w:p w:rsidR="006E532C" w:rsidRPr="006E532C" w:rsidRDefault="006E532C" w:rsidP="006E532C">
      <w:pPr>
        <w:spacing w:after="160" w:line="236" w:lineRule="auto"/>
        <w:ind w:left="475" w:right="0" w:hanging="490"/>
        <w:rPr>
          <w:i/>
        </w:rPr>
      </w:pPr>
      <w:r w:rsidRPr="006E532C">
        <w:rPr>
          <w:i/>
        </w:rPr>
        <w:t xml:space="preserve">Subagyo, P. 2000. </w:t>
      </w:r>
      <w:proofErr w:type="gramStart"/>
      <w:r w:rsidRPr="006E532C">
        <w:rPr>
          <w:i/>
        </w:rPr>
        <w:t>ManajemenOperasi.</w:t>
      </w:r>
      <w:proofErr w:type="gramEnd"/>
      <w:r w:rsidRPr="006E532C">
        <w:rPr>
          <w:i/>
        </w:rPr>
        <w:t xml:space="preserve"> Yogyakarta: BPFE.</w:t>
      </w:r>
    </w:p>
    <w:p w:rsidR="006E532C" w:rsidRPr="006E532C" w:rsidRDefault="006E532C" w:rsidP="006E532C">
      <w:pPr>
        <w:spacing w:after="160" w:line="236" w:lineRule="auto"/>
        <w:ind w:left="475" w:right="0" w:hanging="490"/>
        <w:rPr>
          <w:i/>
        </w:rPr>
      </w:pPr>
      <w:proofErr w:type="gramStart"/>
      <w:r w:rsidRPr="006E532C">
        <w:rPr>
          <w:i/>
        </w:rPr>
        <w:t xml:space="preserve">Sudaryono 2013 Pneumatik dan Hidrolik, in Hak Cipta © 2013, Kementerian </w:t>
      </w:r>
      <w:r w:rsidRPr="006E532C">
        <w:rPr>
          <w:i/>
        </w:rPr>
        <w:tab/>
        <w:t>Pendidikan &amp; Kebudayaan, hal.</w:t>
      </w:r>
      <w:proofErr w:type="gramEnd"/>
      <w:r w:rsidRPr="006E532C">
        <w:rPr>
          <w:i/>
        </w:rPr>
        <w:t xml:space="preserve"> 187.</w:t>
      </w:r>
    </w:p>
    <w:p w:rsidR="006E532C" w:rsidRPr="006E532C" w:rsidRDefault="006E532C" w:rsidP="006E532C">
      <w:pPr>
        <w:spacing w:after="160" w:line="236" w:lineRule="auto"/>
        <w:ind w:left="475" w:right="0" w:hanging="490"/>
        <w:rPr>
          <w:i/>
        </w:rPr>
      </w:pPr>
      <w:proofErr w:type="gramStart"/>
      <w:r w:rsidRPr="006E532C">
        <w:rPr>
          <w:i/>
        </w:rPr>
        <w:t>Wiryosumarto, H., O. 1996 Teknologi Pengelasan Logam, in.</w:t>
      </w:r>
      <w:proofErr w:type="gramEnd"/>
      <w:r w:rsidRPr="006E532C">
        <w:rPr>
          <w:i/>
        </w:rPr>
        <w:t xml:space="preserve"> Jakarta: PT. Pradnya </w:t>
      </w:r>
      <w:r w:rsidRPr="006E532C">
        <w:rPr>
          <w:i/>
        </w:rPr>
        <w:tab/>
        <w:t>Paramita.</w:t>
      </w:r>
    </w:p>
    <w:p w:rsidR="008943A9" w:rsidRDefault="00C011DB" w:rsidP="006E532C">
      <w:pPr>
        <w:spacing w:after="160" w:line="236" w:lineRule="auto"/>
        <w:ind w:left="475" w:right="0" w:hanging="490"/>
      </w:pPr>
      <w:r>
        <w:t xml:space="preserve"> </w:t>
      </w:r>
    </w:p>
    <w:sectPr w:rsidR="008943A9">
      <w:type w:val="continuous"/>
      <w:pgSz w:w="11904" w:h="16838"/>
      <w:pgMar w:top="1756" w:right="1690" w:bottom="2112" w:left="1700" w:header="720" w:footer="720" w:gutter="0"/>
      <w:cols w:num="2" w:space="65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9AB" w:rsidRDefault="00C159AB">
      <w:pPr>
        <w:spacing w:after="0" w:line="240" w:lineRule="auto"/>
      </w:pPr>
      <w:r>
        <w:separator/>
      </w:r>
    </w:p>
  </w:endnote>
  <w:endnote w:type="continuationSeparator" w:id="0">
    <w:p w:rsidR="00C159AB" w:rsidRDefault="00C15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06F" w:usb1="1200FBEF" w:usb2="0064C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spacing w:after="0" w:line="259" w:lineRule="auto"/>
      <w:ind w:left="0" w:right="4" w:firstLine="0"/>
      <w:jc w:val="right"/>
    </w:pP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p w:rsidR="008943A9" w:rsidRDefault="00C011DB">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spacing w:after="0" w:line="259" w:lineRule="auto"/>
      <w:ind w:left="0" w:right="4" w:firstLine="0"/>
      <w:jc w:val="right"/>
    </w:pPr>
    <w:r>
      <w:fldChar w:fldCharType="begin"/>
    </w:r>
    <w:r>
      <w:instrText xml:space="preserve"> PAGE   \* MERGEFORMAT </w:instrText>
    </w:r>
    <w:r>
      <w:fldChar w:fldCharType="separate"/>
    </w:r>
    <w:r w:rsidR="0072011C" w:rsidRPr="0072011C">
      <w:rPr>
        <w:rFonts w:ascii="Calibri" w:eastAsia="Calibri" w:hAnsi="Calibri" w:cs="Calibri"/>
        <w:noProof/>
      </w:rPr>
      <w:t>1</w:t>
    </w:r>
    <w:r>
      <w:rPr>
        <w:rFonts w:ascii="Calibri" w:eastAsia="Calibri" w:hAnsi="Calibri" w:cs="Calibri"/>
      </w:rPr>
      <w:fldChar w:fldCharType="end"/>
    </w:r>
    <w:r>
      <w:rPr>
        <w:rFonts w:ascii="Calibri" w:eastAsia="Calibri" w:hAnsi="Calibri" w:cs="Calibri"/>
      </w:rPr>
      <w:t xml:space="preserve"> </w:t>
    </w:r>
  </w:p>
  <w:p w:rsidR="008943A9" w:rsidRDefault="00C011DB">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spacing w:after="0" w:line="259" w:lineRule="auto"/>
      <w:ind w:left="0" w:right="4" w:firstLine="0"/>
      <w:jc w:val="right"/>
    </w:pP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p w:rsidR="008943A9" w:rsidRDefault="00C011DB">
    <w:pPr>
      <w:spacing w:after="0" w:line="259"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9AB" w:rsidRDefault="00C159AB">
      <w:pPr>
        <w:spacing w:after="0" w:line="240" w:lineRule="auto"/>
      </w:pPr>
      <w:r>
        <w:separator/>
      </w:r>
    </w:p>
  </w:footnote>
  <w:footnote w:type="continuationSeparator" w:id="0">
    <w:p w:rsidR="00C159AB" w:rsidRDefault="00C159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tabs>
        <w:tab w:val="right" w:pos="8515"/>
      </w:tabs>
      <w:spacing w:after="0" w:line="259" w:lineRule="auto"/>
      <w:ind w:left="0" w:right="0" w:firstLine="0"/>
      <w:jc w:val="left"/>
    </w:pPr>
    <w:r>
      <w:rPr>
        <w:sz w:val="18"/>
      </w:rPr>
      <w:t xml:space="preserve">Jurnal Pengabdian Masyarakat: Darma Bakti Teuku Umar  </w:t>
    </w:r>
    <w:r>
      <w:rPr>
        <w:sz w:val="18"/>
      </w:rPr>
      <w:tab/>
      <w:t xml:space="preserve">                    Vol 3, No 1 (2021) Januari – Juni</w:t>
    </w:r>
    <w:r>
      <w:rPr>
        <w:color w:val="006699"/>
        <w:sz w:val="43"/>
      </w:rPr>
      <w:t xml:space="preserve"> </w:t>
    </w:r>
  </w:p>
  <w:p w:rsidR="008943A9" w:rsidRDefault="00C011DB">
    <w:pPr>
      <w:tabs>
        <w:tab w:val="center" w:pos="3602"/>
        <w:tab w:val="center" w:pos="4322"/>
        <w:tab w:val="center" w:pos="5042"/>
        <w:tab w:val="center" w:pos="5762"/>
        <w:tab w:val="right" w:pos="8515"/>
      </w:tabs>
      <w:spacing w:after="0" w:line="259" w:lineRule="auto"/>
      <w:ind w:left="0" w:right="0" w:firstLine="0"/>
      <w:jc w:val="left"/>
    </w:pPr>
    <w:r>
      <w:rPr>
        <w:sz w:val="18"/>
      </w:rPr>
      <w:t xml:space="preserve">Fakultas Ilmu Sosial dan Ilmu Politik  </w:t>
    </w:r>
    <w:r>
      <w:rPr>
        <w:sz w:val="18"/>
      </w:rPr>
      <w:tab/>
      <w:t xml:space="preserve"> </w:t>
    </w:r>
    <w:r>
      <w:rPr>
        <w:sz w:val="18"/>
      </w:rPr>
      <w:tab/>
      <w:t xml:space="preserve"> </w:t>
    </w:r>
    <w:r>
      <w:rPr>
        <w:sz w:val="18"/>
      </w:rPr>
      <w:tab/>
      <w:t xml:space="preserve"> </w:t>
    </w:r>
    <w:r>
      <w:rPr>
        <w:sz w:val="18"/>
      </w:rPr>
      <w:tab/>
      <w:t xml:space="preserve">       </w:t>
    </w:r>
    <w:r>
      <w:rPr>
        <w:sz w:val="18"/>
      </w:rPr>
      <w:tab/>
      <w:t xml:space="preserve">      darmabakti@utu.ac.id</w:t>
    </w:r>
  </w:p>
  <w:p w:rsidR="008943A9" w:rsidRDefault="00C011DB">
    <w:pPr>
      <w:spacing w:after="0" w:line="259" w:lineRule="auto"/>
      <w:ind w:left="0" w:right="0" w:firstLine="0"/>
      <w:jc w:val="left"/>
    </w:pPr>
    <w:r>
      <w:rPr>
        <w:sz w:val="18"/>
      </w:rPr>
      <w:t xml:space="preserve"> </w:t>
    </w:r>
    <w:r>
      <w:rPr>
        <w:sz w:val="18"/>
      </w:rPr>
      <w:tab/>
      <w:t xml:space="preserve"> </w:t>
    </w:r>
    <w:r>
      <w:rPr>
        <w:sz w:val="18"/>
      </w:rPr>
      <w:tab/>
      <w:t xml:space="preserve"> </w:t>
    </w:r>
    <w:r>
      <w:rPr>
        <w:sz w:val="18"/>
      </w:rPr>
      <w:tab/>
    </w:r>
    <w:r>
      <w:rPr>
        <w:rFonts w:ascii="Constantia" w:eastAsia="Constantia" w:hAnsi="Constantia" w:cs="Constantia"/>
        <w:b/>
        <w:sz w:val="18"/>
      </w:rPr>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tabs>
        <w:tab w:val="right" w:pos="8515"/>
      </w:tabs>
      <w:spacing w:after="0" w:line="259" w:lineRule="auto"/>
      <w:ind w:left="0" w:right="0" w:firstLine="0"/>
      <w:jc w:val="left"/>
    </w:pPr>
    <w:r>
      <w:rPr>
        <w:sz w:val="18"/>
      </w:rPr>
      <w:t xml:space="preserve">Jurnal Pengabdian Masyarakat: Darma Bakti Teuku Umar  </w:t>
    </w:r>
    <w:r>
      <w:rPr>
        <w:sz w:val="18"/>
      </w:rPr>
      <w:tab/>
      <w:t xml:space="preserve">                    </w:t>
    </w:r>
    <w:r w:rsidR="00981BDF">
      <w:rPr>
        <w:sz w:val="18"/>
      </w:rPr>
      <w:t>Vol 4</w:t>
    </w:r>
    <w:r w:rsidR="007341EC">
      <w:rPr>
        <w:sz w:val="18"/>
      </w:rPr>
      <w:t xml:space="preserve">, </w:t>
    </w:r>
    <w:proofErr w:type="gramStart"/>
    <w:r w:rsidR="007341EC">
      <w:rPr>
        <w:sz w:val="18"/>
      </w:rPr>
      <w:t xml:space="preserve">No </w:t>
    </w:r>
    <w:r>
      <w:rPr>
        <w:sz w:val="18"/>
      </w:rPr>
      <w:t xml:space="preserve"> (</w:t>
    </w:r>
    <w:proofErr w:type="gramEnd"/>
    <w:r>
      <w:rPr>
        <w:sz w:val="18"/>
      </w:rPr>
      <w:t xml:space="preserve">2021) </w:t>
    </w:r>
    <w:r w:rsidR="00981BDF">
      <w:rPr>
        <w:sz w:val="18"/>
      </w:rPr>
      <w:t xml:space="preserve">Juni - </w:t>
    </w:r>
    <w:r w:rsidR="007341EC">
      <w:rPr>
        <w:sz w:val="18"/>
      </w:rPr>
      <w:t>Desember</w:t>
    </w:r>
    <w:r>
      <w:rPr>
        <w:color w:val="006699"/>
        <w:sz w:val="43"/>
      </w:rPr>
      <w:t xml:space="preserve"> </w:t>
    </w:r>
  </w:p>
  <w:p w:rsidR="008943A9" w:rsidRDefault="00C011DB" w:rsidP="00704817">
    <w:pPr>
      <w:tabs>
        <w:tab w:val="center" w:pos="3602"/>
        <w:tab w:val="center" w:pos="4322"/>
        <w:tab w:val="center" w:pos="5042"/>
        <w:tab w:val="center" w:pos="5762"/>
        <w:tab w:val="right" w:pos="8515"/>
      </w:tabs>
      <w:spacing w:after="0" w:line="259" w:lineRule="auto"/>
      <w:ind w:left="0" w:right="0" w:firstLine="0"/>
      <w:jc w:val="left"/>
    </w:pPr>
    <w:r>
      <w:rPr>
        <w:sz w:val="18"/>
      </w:rPr>
      <w:t xml:space="preserve">Fakultas </w:t>
    </w:r>
    <w:r w:rsidR="00553A1D">
      <w:rPr>
        <w:sz w:val="18"/>
      </w:rPr>
      <w:t>Teknik</w:t>
    </w:r>
    <w:r>
      <w:rPr>
        <w:sz w:val="18"/>
      </w:rPr>
      <w:t xml:space="preserve">  </w:t>
    </w:r>
    <w:r>
      <w:rPr>
        <w:sz w:val="18"/>
      </w:rPr>
      <w:tab/>
      <w:t xml:space="preserve"> </w:t>
    </w:r>
    <w:r>
      <w:rPr>
        <w:sz w:val="18"/>
      </w:rPr>
      <w:tab/>
      <w:t xml:space="preserve"> </w:t>
    </w:r>
    <w:r>
      <w:rPr>
        <w:sz w:val="18"/>
      </w:rPr>
      <w:tab/>
      <w:t xml:space="preserve"> </w:t>
    </w:r>
    <w:r>
      <w:rPr>
        <w:sz w:val="18"/>
      </w:rPr>
      <w:tab/>
      <w:t xml:space="preserve">       </w:t>
    </w:r>
    <w:r>
      <w:rPr>
        <w:sz w:val="18"/>
      </w:rPr>
      <w:tab/>
      <w:t xml:space="preserve">      darmabakti@utu.ac.i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A9" w:rsidRDefault="00C011DB">
    <w:pPr>
      <w:tabs>
        <w:tab w:val="right" w:pos="8515"/>
      </w:tabs>
      <w:spacing w:after="0" w:line="259" w:lineRule="auto"/>
      <w:ind w:left="0" w:right="0" w:firstLine="0"/>
      <w:jc w:val="left"/>
    </w:pPr>
    <w:r>
      <w:rPr>
        <w:sz w:val="18"/>
      </w:rPr>
      <w:t xml:space="preserve">Jurnal Pengabdian Masyarakat: Darma Bakti Teuku Umar  </w:t>
    </w:r>
    <w:r>
      <w:rPr>
        <w:sz w:val="18"/>
      </w:rPr>
      <w:tab/>
      <w:t xml:space="preserve">                    Vol 3, No 1 (2021) Januari – Juni</w:t>
    </w:r>
    <w:r>
      <w:rPr>
        <w:color w:val="006699"/>
        <w:sz w:val="43"/>
      </w:rPr>
      <w:t xml:space="preserve"> </w:t>
    </w:r>
  </w:p>
  <w:p w:rsidR="008943A9" w:rsidRDefault="00C011DB">
    <w:pPr>
      <w:tabs>
        <w:tab w:val="center" w:pos="3602"/>
        <w:tab w:val="center" w:pos="4322"/>
        <w:tab w:val="center" w:pos="5042"/>
        <w:tab w:val="center" w:pos="5762"/>
        <w:tab w:val="right" w:pos="8515"/>
      </w:tabs>
      <w:spacing w:after="0" w:line="259" w:lineRule="auto"/>
      <w:ind w:left="0" w:right="0" w:firstLine="0"/>
      <w:jc w:val="left"/>
    </w:pPr>
    <w:r>
      <w:rPr>
        <w:sz w:val="18"/>
      </w:rPr>
      <w:t xml:space="preserve">Fakultas Ilmu Sosial dan Ilmu Politik  </w:t>
    </w:r>
    <w:r>
      <w:rPr>
        <w:sz w:val="18"/>
      </w:rPr>
      <w:tab/>
      <w:t xml:space="preserve"> </w:t>
    </w:r>
    <w:r>
      <w:rPr>
        <w:sz w:val="18"/>
      </w:rPr>
      <w:tab/>
      <w:t xml:space="preserve"> </w:t>
    </w:r>
    <w:r>
      <w:rPr>
        <w:sz w:val="18"/>
      </w:rPr>
      <w:tab/>
      <w:t xml:space="preserve"> </w:t>
    </w:r>
    <w:r>
      <w:rPr>
        <w:sz w:val="18"/>
      </w:rPr>
      <w:tab/>
      <w:t xml:space="preserve">       </w:t>
    </w:r>
    <w:r>
      <w:rPr>
        <w:sz w:val="18"/>
      </w:rPr>
      <w:tab/>
      <w:t xml:space="preserve">      darmabakti@utu.ac.id</w:t>
    </w:r>
  </w:p>
  <w:p w:rsidR="008943A9" w:rsidRDefault="00C011DB">
    <w:pPr>
      <w:spacing w:after="0" w:line="259" w:lineRule="auto"/>
      <w:ind w:left="0" w:right="0" w:firstLine="0"/>
      <w:jc w:val="left"/>
    </w:pPr>
    <w:r>
      <w:rPr>
        <w:sz w:val="18"/>
      </w:rPr>
      <w:t xml:space="preserve"> </w:t>
    </w:r>
    <w:r>
      <w:rPr>
        <w:sz w:val="18"/>
      </w:rPr>
      <w:tab/>
      <w:t xml:space="preserve"> </w:t>
    </w:r>
    <w:r>
      <w:rPr>
        <w:sz w:val="18"/>
      </w:rPr>
      <w:tab/>
      <w:t xml:space="preserve"> </w:t>
    </w:r>
    <w:r>
      <w:rPr>
        <w:sz w:val="18"/>
      </w:rPr>
      <w:tab/>
    </w:r>
    <w:r>
      <w:rPr>
        <w:rFonts w:ascii="Constantia" w:eastAsia="Constantia" w:hAnsi="Constantia" w:cs="Constantia"/>
        <w:b/>
        <w:sz w:val="18"/>
      </w:rPr>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r>
      <w:rPr>
        <w:rFonts w:ascii="Constantia" w:eastAsia="Constantia" w:hAnsi="Constantia" w:cs="Constantia"/>
        <w:b/>
        <w:sz w:val="18"/>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4149"/>
    <w:multiLevelType w:val="hybridMultilevel"/>
    <w:tmpl w:val="8560210E"/>
    <w:lvl w:ilvl="0" w:tplc="0409000F">
      <w:start w:val="1"/>
      <w:numFmt w:val="decimal"/>
      <w:lvlText w:val="%1."/>
      <w:lvlJc w:val="left"/>
      <w:pPr>
        <w:ind w:left="720" w:hanging="360"/>
      </w:pPr>
      <w:rPr>
        <w:rFonts w:hint="default"/>
        <w:spacing w:val="0"/>
        <w:w w:val="97"/>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4587D"/>
    <w:multiLevelType w:val="hybridMultilevel"/>
    <w:tmpl w:val="1C2C3354"/>
    <w:lvl w:ilvl="0" w:tplc="886E44CC">
      <w:start w:val="1"/>
      <w:numFmt w:val="decimal"/>
      <w:lvlText w:val="%1)"/>
      <w:lvlJc w:val="left"/>
      <w:pPr>
        <w:ind w:left="361"/>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CC9E417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39E0AECE">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C4F0E808">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3C283982">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A05A243E">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B6428CDA">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F0C41FD0">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E5744F7C">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2">
    <w:nsid w:val="28FE51D6"/>
    <w:multiLevelType w:val="hybridMultilevel"/>
    <w:tmpl w:val="BE36C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6C58C3"/>
    <w:multiLevelType w:val="hybridMultilevel"/>
    <w:tmpl w:val="F9140FBE"/>
    <w:lvl w:ilvl="0" w:tplc="59AA62B2">
      <w:start w:val="1"/>
      <w:numFmt w:val="lowerLetter"/>
      <w:lvlText w:val="%1)"/>
      <w:lvlJc w:val="left"/>
      <w:pPr>
        <w:ind w:left="361"/>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C1E62AC6">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4044EE52">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5650D57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2258EC5E">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842C2FEA">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A920C9EE">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2222E6B8">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C5D4D3E6">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4">
    <w:nsid w:val="33742E1C"/>
    <w:multiLevelType w:val="hybridMultilevel"/>
    <w:tmpl w:val="3A482896"/>
    <w:lvl w:ilvl="0" w:tplc="B908177C">
      <w:start w:val="1"/>
      <w:numFmt w:val="bullet"/>
      <w:lvlText w:val="▪"/>
      <w:lvlJc w:val="left"/>
      <w:pPr>
        <w:ind w:left="720" w:hanging="3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CD5168"/>
    <w:multiLevelType w:val="hybridMultilevel"/>
    <w:tmpl w:val="95ECE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A16E2A"/>
    <w:multiLevelType w:val="hybridMultilevel"/>
    <w:tmpl w:val="FDAE9BF4"/>
    <w:lvl w:ilvl="0" w:tplc="7A720BEA">
      <w:start w:val="1"/>
      <w:numFmt w:val="decimal"/>
      <w:lvlText w:val="%1)"/>
      <w:lvlJc w:val="left"/>
      <w:pPr>
        <w:ind w:left="788"/>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7048E9BC">
      <w:start w:val="1"/>
      <w:numFmt w:val="lowerLetter"/>
      <w:lvlText w:val="%2"/>
      <w:lvlJc w:val="left"/>
      <w:pPr>
        <w:ind w:left="150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85C0BFC2">
      <w:start w:val="1"/>
      <w:numFmt w:val="lowerRoman"/>
      <w:lvlText w:val="%3"/>
      <w:lvlJc w:val="left"/>
      <w:pPr>
        <w:ind w:left="222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1F1CD75C">
      <w:start w:val="1"/>
      <w:numFmt w:val="decimal"/>
      <w:lvlText w:val="%4"/>
      <w:lvlJc w:val="left"/>
      <w:pPr>
        <w:ind w:left="294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9F087FA8">
      <w:start w:val="1"/>
      <w:numFmt w:val="lowerLetter"/>
      <w:lvlText w:val="%5"/>
      <w:lvlJc w:val="left"/>
      <w:pPr>
        <w:ind w:left="366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D2CEDDFC">
      <w:start w:val="1"/>
      <w:numFmt w:val="lowerRoman"/>
      <w:lvlText w:val="%6"/>
      <w:lvlJc w:val="left"/>
      <w:pPr>
        <w:ind w:left="438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B2CA5B84">
      <w:start w:val="1"/>
      <w:numFmt w:val="decimal"/>
      <w:lvlText w:val="%7"/>
      <w:lvlJc w:val="left"/>
      <w:pPr>
        <w:ind w:left="510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4D28625A">
      <w:start w:val="1"/>
      <w:numFmt w:val="lowerLetter"/>
      <w:lvlText w:val="%8"/>
      <w:lvlJc w:val="left"/>
      <w:pPr>
        <w:ind w:left="582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872035B8">
      <w:start w:val="1"/>
      <w:numFmt w:val="lowerRoman"/>
      <w:lvlText w:val="%9"/>
      <w:lvlJc w:val="left"/>
      <w:pPr>
        <w:ind w:left="654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7">
    <w:nsid w:val="6A3821CE"/>
    <w:multiLevelType w:val="hybridMultilevel"/>
    <w:tmpl w:val="734CA5A2"/>
    <w:lvl w:ilvl="0" w:tplc="207C8B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C723B3"/>
    <w:multiLevelType w:val="hybridMultilevel"/>
    <w:tmpl w:val="96666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
  </w:num>
  <w:num w:numId="4">
    <w:abstractNumId w:val="4"/>
  </w:num>
  <w:num w:numId="5">
    <w:abstractNumId w:val="0"/>
  </w:num>
  <w:num w:numId="6">
    <w:abstractNumId w:val="8"/>
  </w:num>
  <w:num w:numId="7">
    <w:abstractNumId w:val="2"/>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3A9"/>
    <w:rsid w:val="0008390F"/>
    <w:rsid w:val="00090F25"/>
    <w:rsid w:val="000977D5"/>
    <w:rsid w:val="000E733C"/>
    <w:rsid w:val="00122024"/>
    <w:rsid w:val="00150940"/>
    <w:rsid w:val="00152239"/>
    <w:rsid w:val="00153FD1"/>
    <w:rsid w:val="001654A0"/>
    <w:rsid w:val="00177E11"/>
    <w:rsid w:val="001876D4"/>
    <w:rsid w:val="001D69B6"/>
    <w:rsid w:val="00207215"/>
    <w:rsid w:val="00231DF7"/>
    <w:rsid w:val="0025639C"/>
    <w:rsid w:val="00277E45"/>
    <w:rsid w:val="002A1826"/>
    <w:rsid w:val="002A250C"/>
    <w:rsid w:val="003019C2"/>
    <w:rsid w:val="00304635"/>
    <w:rsid w:val="00307F2B"/>
    <w:rsid w:val="00347154"/>
    <w:rsid w:val="00353452"/>
    <w:rsid w:val="003717A7"/>
    <w:rsid w:val="004203EB"/>
    <w:rsid w:val="004D7F42"/>
    <w:rsid w:val="004E1796"/>
    <w:rsid w:val="00553A1D"/>
    <w:rsid w:val="005673AE"/>
    <w:rsid w:val="00577E56"/>
    <w:rsid w:val="00577E70"/>
    <w:rsid w:val="0059484F"/>
    <w:rsid w:val="005A299F"/>
    <w:rsid w:val="005B7361"/>
    <w:rsid w:val="005D2D1A"/>
    <w:rsid w:val="005E1479"/>
    <w:rsid w:val="006371CA"/>
    <w:rsid w:val="00637BD2"/>
    <w:rsid w:val="006420A5"/>
    <w:rsid w:val="00645C2A"/>
    <w:rsid w:val="00690539"/>
    <w:rsid w:val="006B0625"/>
    <w:rsid w:val="006E4BD6"/>
    <w:rsid w:val="006E532C"/>
    <w:rsid w:val="006F5C4D"/>
    <w:rsid w:val="00704817"/>
    <w:rsid w:val="007172C6"/>
    <w:rsid w:val="0072011C"/>
    <w:rsid w:val="007341EC"/>
    <w:rsid w:val="0073468F"/>
    <w:rsid w:val="0074528A"/>
    <w:rsid w:val="00786B44"/>
    <w:rsid w:val="007C0378"/>
    <w:rsid w:val="007F6DD8"/>
    <w:rsid w:val="00816156"/>
    <w:rsid w:val="00817761"/>
    <w:rsid w:val="00847D59"/>
    <w:rsid w:val="008916DD"/>
    <w:rsid w:val="008943A9"/>
    <w:rsid w:val="008A7157"/>
    <w:rsid w:val="008A736C"/>
    <w:rsid w:val="008D6D50"/>
    <w:rsid w:val="008F55C1"/>
    <w:rsid w:val="009129C2"/>
    <w:rsid w:val="00951A0E"/>
    <w:rsid w:val="00981BDF"/>
    <w:rsid w:val="00997A98"/>
    <w:rsid w:val="009A4A7E"/>
    <w:rsid w:val="009C0EC8"/>
    <w:rsid w:val="009D0607"/>
    <w:rsid w:val="009D38F9"/>
    <w:rsid w:val="009D510D"/>
    <w:rsid w:val="00A61277"/>
    <w:rsid w:val="00A813CE"/>
    <w:rsid w:val="00A83073"/>
    <w:rsid w:val="00A8770E"/>
    <w:rsid w:val="00A90352"/>
    <w:rsid w:val="00AA42C4"/>
    <w:rsid w:val="00AB1D13"/>
    <w:rsid w:val="00AD4FCB"/>
    <w:rsid w:val="00AE5228"/>
    <w:rsid w:val="00BA0F4A"/>
    <w:rsid w:val="00BD4B13"/>
    <w:rsid w:val="00C011DB"/>
    <w:rsid w:val="00C04008"/>
    <w:rsid w:val="00C13538"/>
    <w:rsid w:val="00C14290"/>
    <w:rsid w:val="00C159AB"/>
    <w:rsid w:val="00C429DC"/>
    <w:rsid w:val="00C4595D"/>
    <w:rsid w:val="00C81280"/>
    <w:rsid w:val="00C90B6F"/>
    <w:rsid w:val="00D26527"/>
    <w:rsid w:val="00D27539"/>
    <w:rsid w:val="00D3703B"/>
    <w:rsid w:val="00D50727"/>
    <w:rsid w:val="00D5766E"/>
    <w:rsid w:val="00D76B9B"/>
    <w:rsid w:val="00D82808"/>
    <w:rsid w:val="00D840B3"/>
    <w:rsid w:val="00DB59EC"/>
    <w:rsid w:val="00DF0241"/>
    <w:rsid w:val="00E80EDA"/>
    <w:rsid w:val="00E95A7A"/>
    <w:rsid w:val="00EC3C0F"/>
    <w:rsid w:val="00ED5412"/>
    <w:rsid w:val="00EF0B3D"/>
    <w:rsid w:val="00F4200D"/>
    <w:rsid w:val="00F542E2"/>
    <w:rsid w:val="00F90441"/>
    <w:rsid w:val="00FA016B"/>
    <w:rsid w:val="00FA2664"/>
    <w:rsid w:val="00FA3134"/>
    <w:rsid w:val="00FA4100"/>
    <w:rsid w:val="00FC6AAD"/>
    <w:rsid w:val="00FF42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03EB"/>
    <w:pPr>
      <w:spacing w:after="5" w:line="268" w:lineRule="auto"/>
      <w:ind w:left="10" w:right="118" w:hanging="10"/>
      <w:jc w:val="both"/>
    </w:pPr>
    <w:rPr>
      <w:rFonts w:ascii="Book Antiqua" w:eastAsia="Book Antiqua" w:hAnsi="Book Antiqua" w:cs="Book Antiqua"/>
      <w:color w:val="000000"/>
      <w:sz w:val="24"/>
    </w:rPr>
  </w:style>
  <w:style w:type="paragraph" w:styleId="Heading1">
    <w:name w:val="heading 1"/>
    <w:next w:val="Normal"/>
    <w:link w:val="Heading1Char"/>
    <w:uiPriority w:val="9"/>
    <w:unhideWhenUsed/>
    <w:qFormat/>
    <w:pPr>
      <w:keepNext/>
      <w:keepLines/>
      <w:spacing w:after="21"/>
      <w:ind w:left="10" w:right="4" w:hanging="10"/>
      <w:outlineLvl w:val="0"/>
    </w:pPr>
    <w:rPr>
      <w:rFonts w:ascii="Book Antiqua" w:eastAsia="Book Antiqua" w:hAnsi="Book Antiqua" w:cs="Book Antiqua"/>
      <w:b/>
      <w:color w:val="000000"/>
      <w:sz w:val="24"/>
    </w:rPr>
  </w:style>
  <w:style w:type="paragraph" w:styleId="Heading2">
    <w:name w:val="heading 2"/>
    <w:basedOn w:val="Normal"/>
    <w:next w:val="Normal"/>
    <w:link w:val="Heading2Char"/>
    <w:uiPriority w:val="9"/>
    <w:semiHidden/>
    <w:unhideWhenUsed/>
    <w:qFormat/>
    <w:rsid w:val="006E4B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Book Antiqua" w:eastAsia="Book Antiqua" w:hAnsi="Book Antiqua" w:cs="Book Antiqua"/>
      <w:b/>
      <w:color w:val="000000"/>
      <w:sz w:val="24"/>
    </w:rPr>
  </w:style>
  <w:style w:type="character" w:styleId="FootnoteReference">
    <w:name w:val="footnote reference"/>
    <w:basedOn w:val="DefaultParagraphFont"/>
    <w:uiPriority w:val="99"/>
    <w:semiHidden/>
    <w:unhideWhenUsed/>
    <w:rsid w:val="00553A1D"/>
    <w:rPr>
      <w:vertAlign w:val="superscript"/>
    </w:rPr>
  </w:style>
  <w:style w:type="character" w:styleId="Hyperlink">
    <w:name w:val="Hyperlink"/>
    <w:basedOn w:val="DefaultParagraphFont"/>
    <w:uiPriority w:val="99"/>
    <w:unhideWhenUsed/>
    <w:rsid w:val="00577E56"/>
    <w:rPr>
      <w:color w:val="0563C1" w:themeColor="hyperlink"/>
      <w:u w:val="single"/>
    </w:rPr>
  </w:style>
  <w:style w:type="paragraph" w:styleId="ListParagraph">
    <w:name w:val="List Paragraph"/>
    <w:aliases w:val="Body of text,tabel,Daftar Acuan,List Paragraph1"/>
    <w:basedOn w:val="Normal"/>
    <w:link w:val="ListParagraphChar"/>
    <w:uiPriority w:val="34"/>
    <w:qFormat/>
    <w:rsid w:val="00150940"/>
    <w:pPr>
      <w:ind w:left="720"/>
      <w:contextualSpacing/>
    </w:pPr>
  </w:style>
  <w:style w:type="character" w:customStyle="1" w:styleId="Heading2Char">
    <w:name w:val="Heading 2 Char"/>
    <w:basedOn w:val="DefaultParagraphFont"/>
    <w:link w:val="Heading2"/>
    <w:uiPriority w:val="9"/>
    <w:semiHidden/>
    <w:rsid w:val="006E4BD6"/>
    <w:rPr>
      <w:rFonts w:asciiTheme="majorHAnsi" w:eastAsiaTheme="majorEastAsia" w:hAnsiTheme="majorHAnsi" w:cstheme="majorBidi"/>
      <w:color w:val="2E74B5" w:themeColor="accent1" w:themeShade="BF"/>
      <w:sz w:val="26"/>
      <w:szCs w:val="26"/>
    </w:rPr>
  </w:style>
  <w:style w:type="character" w:customStyle="1" w:styleId="ListParagraphChar">
    <w:name w:val="List Paragraph Char"/>
    <w:aliases w:val="Body of text Char,tabel Char,Daftar Acuan Char,List Paragraph1 Char"/>
    <w:link w:val="ListParagraph"/>
    <w:uiPriority w:val="34"/>
    <w:rsid w:val="006E532C"/>
    <w:rPr>
      <w:rFonts w:ascii="Book Antiqua" w:eastAsia="Book Antiqua" w:hAnsi="Book Antiqua" w:cs="Book Antiqua"/>
      <w:color w:val="000000"/>
      <w:sz w:val="24"/>
    </w:rPr>
  </w:style>
  <w:style w:type="paragraph" w:styleId="BalloonText">
    <w:name w:val="Balloon Text"/>
    <w:basedOn w:val="Normal"/>
    <w:link w:val="BalloonTextChar"/>
    <w:uiPriority w:val="99"/>
    <w:semiHidden/>
    <w:unhideWhenUsed/>
    <w:rsid w:val="00FA41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100"/>
    <w:rPr>
      <w:rFonts w:ascii="Tahoma" w:eastAsia="Book Antiqua" w:hAnsi="Tahoma" w:cs="Tahoma"/>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03EB"/>
    <w:pPr>
      <w:spacing w:after="5" w:line="268" w:lineRule="auto"/>
      <w:ind w:left="10" w:right="118" w:hanging="10"/>
      <w:jc w:val="both"/>
    </w:pPr>
    <w:rPr>
      <w:rFonts w:ascii="Book Antiqua" w:eastAsia="Book Antiqua" w:hAnsi="Book Antiqua" w:cs="Book Antiqua"/>
      <w:color w:val="000000"/>
      <w:sz w:val="24"/>
    </w:rPr>
  </w:style>
  <w:style w:type="paragraph" w:styleId="Heading1">
    <w:name w:val="heading 1"/>
    <w:next w:val="Normal"/>
    <w:link w:val="Heading1Char"/>
    <w:uiPriority w:val="9"/>
    <w:unhideWhenUsed/>
    <w:qFormat/>
    <w:pPr>
      <w:keepNext/>
      <w:keepLines/>
      <w:spacing w:after="21"/>
      <w:ind w:left="10" w:right="4" w:hanging="10"/>
      <w:outlineLvl w:val="0"/>
    </w:pPr>
    <w:rPr>
      <w:rFonts w:ascii="Book Antiqua" w:eastAsia="Book Antiqua" w:hAnsi="Book Antiqua" w:cs="Book Antiqua"/>
      <w:b/>
      <w:color w:val="000000"/>
      <w:sz w:val="24"/>
    </w:rPr>
  </w:style>
  <w:style w:type="paragraph" w:styleId="Heading2">
    <w:name w:val="heading 2"/>
    <w:basedOn w:val="Normal"/>
    <w:next w:val="Normal"/>
    <w:link w:val="Heading2Char"/>
    <w:uiPriority w:val="9"/>
    <w:semiHidden/>
    <w:unhideWhenUsed/>
    <w:qFormat/>
    <w:rsid w:val="006E4B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Book Antiqua" w:eastAsia="Book Antiqua" w:hAnsi="Book Antiqua" w:cs="Book Antiqua"/>
      <w:b/>
      <w:color w:val="000000"/>
      <w:sz w:val="24"/>
    </w:rPr>
  </w:style>
  <w:style w:type="character" w:styleId="FootnoteReference">
    <w:name w:val="footnote reference"/>
    <w:basedOn w:val="DefaultParagraphFont"/>
    <w:uiPriority w:val="99"/>
    <w:semiHidden/>
    <w:unhideWhenUsed/>
    <w:rsid w:val="00553A1D"/>
    <w:rPr>
      <w:vertAlign w:val="superscript"/>
    </w:rPr>
  </w:style>
  <w:style w:type="character" w:styleId="Hyperlink">
    <w:name w:val="Hyperlink"/>
    <w:basedOn w:val="DefaultParagraphFont"/>
    <w:uiPriority w:val="99"/>
    <w:unhideWhenUsed/>
    <w:rsid w:val="00577E56"/>
    <w:rPr>
      <w:color w:val="0563C1" w:themeColor="hyperlink"/>
      <w:u w:val="single"/>
    </w:rPr>
  </w:style>
  <w:style w:type="paragraph" w:styleId="ListParagraph">
    <w:name w:val="List Paragraph"/>
    <w:aliases w:val="Body of text,tabel,Daftar Acuan,List Paragraph1"/>
    <w:basedOn w:val="Normal"/>
    <w:link w:val="ListParagraphChar"/>
    <w:uiPriority w:val="34"/>
    <w:qFormat/>
    <w:rsid w:val="00150940"/>
    <w:pPr>
      <w:ind w:left="720"/>
      <w:contextualSpacing/>
    </w:pPr>
  </w:style>
  <w:style w:type="character" w:customStyle="1" w:styleId="Heading2Char">
    <w:name w:val="Heading 2 Char"/>
    <w:basedOn w:val="DefaultParagraphFont"/>
    <w:link w:val="Heading2"/>
    <w:uiPriority w:val="9"/>
    <w:semiHidden/>
    <w:rsid w:val="006E4BD6"/>
    <w:rPr>
      <w:rFonts w:asciiTheme="majorHAnsi" w:eastAsiaTheme="majorEastAsia" w:hAnsiTheme="majorHAnsi" w:cstheme="majorBidi"/>
      <w:color w:val="2E74B5" w:themeColor="accent1" w:themeShade="BF"/>
      <w:sz w:val="26"/>
      <w:szCs w:val="26"/>
    </w:rPr>
  </w:style>
  <w:style w:type="character" w:customStyle="1" w:styleId="ListParagraphChar">
    <w:name w:val="List Paragraph Char"/>
    <w:aliases w:val="Body of text Char,tabel Char,Daftar Acuan Char,List Paragraph1 Char"/>
    <w:link w:val="ListParagraph"/>
    <w:uiPriority w:val="34"/>
    <w:rsid w:val="006E532C"/>
    <w:rPr>
      <w:rFonts w:ascii="Book Antiqua" w:eastAsia="Book Antiqua" w:hAnsi="Book Antiqua" w:cs="Book Antiqua"/>
      <w:color w:val="000000"/>
      <w:sz w:val="24"/>
    </w:rPr>
  </w:style>
  <w:style w:type="paragraph" w:styleId="BalloonText">
    <w:name w:val="Balloon Text"/>
    <w:basedOn w:val="Normal"/>
    <w:link w:val="BalloonTextChar"/>
    <w:uiPriority w:val="99"/>
    <w:semiHidden/>
    <w:unhideWhenUsed/>
    <w:rsid w:val="00FA41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100"/>
    <w:rPr>
      <w:rFonts w:ascii="Tahoma" w:eastAsia="Book Antiqua" w:hAnsi="Tahoma" w:cs="Tahoma"/>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ri.darsan@utu.ac.id" TargetMode="External"/><Relationship Id="rId13" Type="http://schemas.openxmlformats.org/officeDocument/2006/relationships/hyperlink" Target="mailto:ritafazlina@utu.ac.id" TargetMode="External"/><Relationship Id="rId18" Type="http://schemas.openxmlformats.org/officeDocument/2006/relationships/footer" Target="footer2.xm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hyperlink" Target="mailto:almunawir@utu.ac.id" TargetMode="External"/><Relationship Id="rId17" Type="http://schemas.openxmlformats.org/officeDocument/2006/relationships/footer" Target="footer1.xml"/><Relationship Id="rId25"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zammiq177@gmail.com" TargetMode="External"/><Relationship Id="rId24"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jpeg"/><Relationship Id="rId10" Type="http://schemas.openxmlformats.org/officeDocument/2006/relationships/hyperlink" Target="mailto:murhaban@utu.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herdisusanto@utu.ac.id" TargetMode="External"/><Relationship Id="rId14" Type="http://schemas.openxmlformats.org/officeDocument/2006/relationships/hyperlink" Target="mailto:teukufarizal@utu.ac.id" TargetMode="External"/><Relationship Id="rId22" Type="http://schemas.openxmlformats.org/officeDocument/2006/relationships/image" Target="media/image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TotalTime>
  <Pages>8</Pages>
  <Words>2615</Words>
  <Characters>14909</Characters>
  <Application>Microsoft Office Word</Application>
  <DocSecurity>0</DocSecurity>
  <Lines>124</Lines>
  <Paragraphs>3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1. PENDAHULUAN </vt:lpstr>
      <vt:lpstr>2. METODE PELAKSANAAN </vt:lpstr>
      <vt:lpstr>DAFTAR PUSTAKA </vt:lpstr>
    </vt:vector>
  </TitlesOfParts>
  <Company>HP</Company>
  <LinksUpToDate>false</LinksUpToDate>
  <CharactersWithSpaces>17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 SARWAHITA</dc:creator>
  <cp:keywords/>
  <dc:description/>
  <cp:lastModifiedBy>Asus</cp:lastModifiedBy>
  <cp:revision>15</cp:revision>
  <cp:lastPrinted>2021-10-26T10:11:00Z</cp:lastPrinted>
  <dcterms:created xsi:type="dcterms:W3CDTF">2021-10-26T06:07:00Z</dcterms:created>
  <dcterms:modified xsi:type="dcterms:W3CDTF">2021-10-26T13:55:00Z</dcterms:modified>
</cp:coreProperties>
</file>